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697476"/>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697477"/>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697478"/>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1ACD063F" w14:textId="5F1937A3" w:rsidR="001D398B" w:rsidRDefault="00D8734F">
          <w:pPr>
            <w:pStyle w:val="TOC1"/>
            <w:tabs>
              <w:tab w:val="left" w:pos="440"/>
              <w:tab w:val="right" w:leader="dot" w:pos="7395"/>
            </w:tabs>
            <w:rPr>
              <w:rFonts w:eastAsiaTheme="minorEastAsia" w:cstheme="minorBidi"/>
              <w:b w:val="0"/>
              <w:bCs w:val="0"/>
              <w:i w:val="0"/>
              <w:iCs w:val="0"/>
              <w:noProof/>
              <w:lang w:val="en-SE"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697476" w:history="1">
            <w:r w:rsidR="001D398B" w:rsidRPr="0078224F">
              <w:rPr>
                <w:rStyle w:val="Hyperlink"/>
                <w:noProof/>
              </w:rPr>
              <w:t>1</w:t>
            </w:r>
            <w:r w:rsidR="001D398B">
              <w:rPr>
                <w:rFonts w:eastAsiaTheme="minorEastAsia" w:cstheme="minorBidi"/>
                <w:b w:val="0"/>
                <w:bCs w:val="0"/>
                <w:i w:val="0"/>
                <w:iCs w:val="0"/>
                <w:noProof/>
                <w:lang w:val="en-SE" w:eastAsia="en-GB"/>
              </w:rPr>
              <w:tab/>
            </w:r>
            <w:r w:rsidR="001D398B" w:rsidRPr="0078224F">
              <w:rPr>
                <w:rStyle w:val="Hyperlink"/>
                <w:noProof/>
              </w:rPr>
              <w:t>Abstract</w:t>
            </w:r>
            <w:r w:rsidR="001D398B">
              <w:rPr>
                <w:noProof/>
                <w:webHidden/>
              </w:rPr>
              <w:tab/>
            </w:r>
            <w:r w:rsidR="001D398B">
              <w:rPr>
                <w:noProof/>
                <w:webHidden/>
              </w:rPr>
              <w:fldChar w:fldCharType="begin"/>
            </w:r>
            <w:r w:rsidR="001D398B">
              <w:rPr>
                <w:noProof/>
                <w:webHidden/>
              </w:rPr>
              <w:instrText xml:space="preserve"> PAGEREF _Toc134697476 \h </w:instrText>
            </w:r>
            <w:r w:rsidR="001D398B">
              <w:rPr>
                <w:noProof/>
                <w:webHidden/>
              </w:rPr>
            </w:r>
            <w:r w:rsidR="001D398B">
              <w:rPr>
                <w:noProof/>
                <w:webHidden/>
              </w:rPr>
              <w:fldChar w:fldCharType="separate"/>
            </w:r>
            <w:r w:rsidR="001D398B">
              <w:rPr>
                <w:noProof/>
                <w:webHidden/>
              </w:rPr>
              <w:t>2</w:t>
            </w:r>
            <w:r w:rsidR="001D398B">
              <w:rPr>
                <w:noProof/>
                <w:webHidden/>
              </w:rPr>
              <w:fldChar w:fldCharType="end"/>
            </w:r>
          </w:hyperlink>
        </w:p>
        <w:p w14:paraId="46754E04" w14:textId="32811E0D"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7" w:history="1">
            <w:r w:rsidRPr="0078224F">
              <w:rPr>
                <w:rStyle w:val="Hyperlink"/>
                <w:noProof/>
              </w:rPr>
              <w:t>2</w:t>
            </w:r>
            <w:r>
              <w:rPr>
                <w:rFonts w:eastAsiaTheme="minorEastAsia" w:cstheme="minorBidi"/>
                <w:b w:val="0"/>
                <w:bCs w:val="0"/>
                <w:i w:val="0"/>
                <w:iCs w:val="0"/>
                <w:noProof/>
                <w:lang w:val="en-SE" w:eastAsia="en-GB"/>
              </w:rPr>
              <w:tab/>
            </w:r>
            <w:r w:rsidRPr="0078224F">
              <w:rPr>
                <w:rStyle w:val="Hyperlink"/>
                <w:noProof/>
              </w:rPr>
              <w:t>Acknowledgements</w:t>
            </w:r>
            <w:r>
              <w:rPr>
                <w:noProof/>
                <w:webHidden/>
              </w:rPr>
              <w:tab/>
            </w:r>
            <w:r>
              <w:rPr>
                <w:noProof/>
                <w:webHidden/>
              </w:rPr>
              <w:fldChar w:fldCharType="begin"/>
            </w:r>
            <w:r>
              <w:rPr>
                <w:noProof/>
                <w:webHidden/>
              </w:rPr>
              <w:instrText xml:space="preserve"> PAGEREF _Toc134697477 \h </w:instrText>
            </w:r>
            <w:r>
              <w:rPr>
                <w:noProof/>
                <w:webHidden/>
              </w:rPr>
            </w:r>
            <w:r>
              <w:rPr>
                <w:noProof/>
                <w:webHidden/>
              </w:rPr>
              <w:fldChar w:fldCharType="separate"/>
            </w:r>
            <w:r>
              <w:rPr>
                <w:noProof/>
                <w:webHidden/>
              </w:rPr>
              <w:t>2</w:t>
            </w:r>
            <w:r>
              <w:rPr>
                <w:noProof/>
                <w:webHidden/>
              </w:rPr>
              <w:fldChar w:fldCharType="end"/>
            </w:r>
          </w:hyperlink>
        </w:p>
        <w:p w14:paraId="1D3ED2F6" w14:textId="5DF571BD"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8" w:history="1">
            <w:r w:rsidRPr="0078224F">
              <w:rPr>
                <w:rStyle w:val="Hyperlink"/>
                <w:noProof/>
              </w:rPr>
              <w:t>3</w:t>
            </w:r>
            <w:r>
              <w:rPr>
                <w:rFonts w:eastAsiaTheme="minorEastAsia" w:cstheme="minorBidi"/>
                <w:b w:val="0"/>
                <w:bCs w:val="0"/>
                <w:i w:val="0"/>
                <w:iCs w:val="0"/>
                <w:noProof/>
                <w:lang w:val="en-SE" w:eastAsia="en-GB"/>
              </w:rPr>
              <w:tab/>
            </w:r>
            <w:r w:rsidRPr="0078224F">
              <w:rPr>
                <w:rStyle w:val="Hyperlink"/>
                <w:noProof/>
              </w:rPr>
              <w:t>Table of Contents</w:t>
            </w:r>
            <w:r>
              <w:rPr>
                <w:noProof/>
                <w:webHidden/>
              </w:rPr>
              <w:tab/>
            </w:r>
            <w:r>
              <w:rPr>
                <w:noProof/>
                <w:webHidden/>
              </w:rPr>
              <w:fldChar w:fldCharType="begin"/>
            </w:r>
            <w:r>
              <w:rPr>
                <w:noProof/>
                <w:webHidden/>
              </w:rPr>
              <w:instrText xml:space="preserve"> PAGEREF _Toc134697478 \h </w:instrText>
            </w:r>
            <w:r>
              <w:rPr>
                <w:noProof/>
                <w:webHidden/>
              </w:rPr>
            </w:r>
            <w:r>
              <w:rPr>
                <w:noProof/>
                <w:webHidden/>
              </w:rPr>
              <w:fldChar w:fldCharType="separate"/>
            </w:r>
            <w:r>
              <w:rPr>
                <w:noProof/>
                <w:webHidden/>
              </w:rPr>
              <w:t>2</w:t>
            </w:r>
            <w:r>
              <w:rPr>
                <w:noProof/>
                <w:webHidden/>
              </w:rPr>
              <w:fldChar w:fldCharType="end"/>
            </w:r>
          </w:hyperlink>
        </w:p>
        <w:p w14:paraId="0E2FE33D" w14:textId="7F25C049"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79" w:history="1">
            <w:r w:rsidRPr="0078224F">
              <w:rPr>
                <w:rStyle w:val="Hyperlink"/>
                <w:noProof/>
              </w:rPr>
              <w:t>4</w:t>
            </w:r>
            <w:r>
              <w:rPr>
                <w:rFonts w:eastAsiaTheme="minorEastAsia" w:cstheme="minorBidi"/>
                <w:b w:val="0"/>
                <w:bCs w:val="0"/>
                <w:i w:val="0"/>
                <w:iCs w:val="0"/>
                <w:noProof/>
                <w:lang w:val="en-SE" w:eastAsia="en-GB"/>
              </w:rPr>
              <w:tab/>
            </w:r>
            <w:r w:rsidRPr="0078224F">
              <w:rPr>
                <w:rStyle w:val="Hyperlink"/>
                <w:noProof/>
              </w:rPr>
              <w:t>Introduction</w:t>
            </w:r>
            <w:r>
              <w:rPr>
                <w:noProof/>
                <w:webHidden/>
              </w:rPr>
              <w:tab/>
            </w:r>
            <w:r>
              <w:rPr>
                <w:noProof/>
                <w:webHidden/>
              </w:rPr>
              <w:fldChar w:fldCharType="begin"/>
            </w:r>
            <w:r>
              <w:rPr>
                <w:noProof/>
                <w:webHidden/>
              </w:rPr>
              <w:instrText xml:space="preserve"> PAGEREF _Toc134697479 \h </w:instrText>
            </w:r>
            <w:r>
              <w:rPr>
                <w:noProof/>
                <w:webHidden/>
              </w:rPr>
            </w:r>
            <w:r>
              <w:rPr>
                <w:noProof/>
                <w:webHidden/>
              </w:rPr>
              <w:fldChar w:fldCharType="separate"/>
            </w:r>
            <w:r>
              <w:rPr>
                <w:noProof/>
                <w:webHidden/>
              </w:rPr>
              <w:t>4</w:t>
            </w:r>
            <w:r>
              <w:rPr>
                <w:noProof/>
                <w:webHidden/>
              </w:rPr>
              <w:fldChar w:fldCharType="end"/>
            </w:r>
          </w:hyperlink>
        </w:p>
        <w:p w14:paraId="5E2D53A8" w14:textId="6CA6BB5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80" w:history="1">
            <w:r w:rsidRPr="0078224F">
              <w:rPr>
                <w:rStyle w:val="Hyperlink"/>
                <w:noProof/>
              </w:rPr>
              <w:t>4.1</w:t>
            </w:r>
            <w:r>
              <w:rPr>
                <w:rFonts w:eastAsiaTheme="minorEastAsia" w:cstheme="minorBidi"/>
                <w:b w:val="0"/>
                <w:bCs w:val="0"/>
                <w:noProof/>
                <w:sz w:val="24"/>
                <w:szCs w:val="24"/>
                <w:lang w:val="en-SE" w:eastAsia="en-GB"/>
              </w:rPr>
              <w:tab/>
            </w:r>
            <w:r w:rsidRPr="0078224F">
              <w:rPr>
                <w:rStyle w:val="Hyperlink"/>
                <w:noProof/>
              </w:rPr>
              <w:t>Context</w:t>
            </w:r>
            <w:r>
              <w:rPr>
                <w:noProof/>
                <w:webHidden/>
              </w:rPr>
              <w:tab/>
            </w:r>
            <w:r>
              <w:rPr>
                <w:noProof/>
                <w:webHidden/>
              </w:rPr>
              <w:fldChar w:fldCharType="begin"/>
            </w:r>
            <w:r>
              <w:rPr>
                <w:noProof/>
                <w:webHidden/>
              </w:rPr>
              <w:instrText xml:space="preserve"> PAGEREF _Toc134697480 \h </w:instrText>
            </w:r>
            <w:r>
              <w:rPr>
                <w:noProof/>
                <w:webHidden/>
              </w:rPr>
            </w:r>
            <w:r>
              <w:rPr>
                <w:noProof/>
                <w:webHidden/>
              </w:rPr>
              <w:fldChar w:fldCharType="separate"/>
            </w:r>
            <w:r>
              <w:rPr>
                <w:noProof/>
                <w:webHidden/>
              </w:rPr>
              <w:t>4</w:t>
            </w:r>
            <w:r>
              <w:rPr>
                <w:noProof/>
                <w:webHidden/>
              </w:rPr>
              <w:fldChar w:fldCharType="end"/>
            </w:r>
          </w:hyperlink>
        </w:p>
        <w:p w14:paraId="0BEF2C3A" w14:textId="130AA37B"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1" w:history="1">
            <w:r w:rsidRPr="0078224F">
              <w:rPr>
                <w:rStyle w:val="Hyperlink"/>
                <w:noProof/>
              </w:rPr>
              <w:t>4.1.1</w:t>
            </w:r>
            <w:r>
              <w:rPr>
                <w:rFonts w:eastAsiaTheme="minorEastAsia" w:cstheme="minorBidi"/>
                <w:noProof/>
                <w:sz w:val="24"/>
                <w:szCs w:val="24"/>
                <w:lang w:val="en-SE" w:eastAsia="en-GB"/>
              </w:rPr>
              <w:tab/>
            </w:r>
            <w:r w:rsidRPr="0078224F">
              <w:rPr>
                <w:rStyle w:val="Hyperlink"/>
                <w:noProof/>
              </w:rPr>
              <w:t>History of data visualisation</w:t>
            </w:r>
            <w:r>
              <w:rPr>
                <w:noProof/>
                <w:webHidden/>
              </w:rPr>
              <w:tab/>
            </w:r>
            <w:r>
              <w:rPr>
                <w:noProof/>
                <w:webHidden/>
              </w:rPr>
              <w:fldChar w:fldCharType="begin"/>
            </w:r>
            <w:r>
              <w:rPr>
                <w:noProof/>
                <w:webHidden/>
              </w:rPr>
              <w:instrText xml:space="preserve"> PAGEREF _Toc134697481 \h </w:instrText>
            </w:r>
            <w:r>
              <w:rPr>
                <w:noProof/>
                <w:webHidden/>
              </w:rPr>
            </w:r>
            <w:r>
              <w:rPr>
                <w:noProof/>
                <w:webHidden/>
              </w:rPr>
              <w:fldChar w:fldCharType="separate"/>
            </w:r>
            <w:r>
              <w:rPr>
                <w:noProof/>
                <w:webHidden/>
              </w:rPr>
              <w:t>4</w:t>
            </w:r>
            <w:r>
              <w:rPr>
                <w:noProof/>
                <w:webHidden/>
              </w:rPr>
              <w:fldChar w:fldCharType="end"/>
            </w:r>
          </w:hyperlink>
        </w:p>
        <w:p w14:paraId="71805887" w14:textId="1A2E03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2" w:history="1">
            <w:r w:rsidRPr="0078224F">
              <w:rPr>
                <w:rStyle w:val="Hyperlink"/>
                <w:noProof/>
              </w:rPr>
              <w:t>4.1.2</w:t>
            </w:r>
            <w:r>
              <w:rPr>
                <w:rFonts w:eastAsiaTheme="minorEastAsia" w:cstheme="minorBidi"/>
                <w:noProof/>
                <w:sz w:val="24"/>
                <w:szCs w:val="24"/>
                <w:lang w:val="en-SE" w:eastAsia="en-GB"/>
              </w:rPr>
              <w:tab/>
            </w:r>
            <w:r w:rsidRPr="0078224F">
              <w:rPr>
                <w:rStyle w:val="Hyperlink"/>
                <w:noProof/>
              </w:rPr>
              <w:t>Governance</w:t>
            </w:r>
            <w:r>
              <w:rPr>
                <w:noProof/>
                <w:webHidden/>
              </w:rPr>
              <w:tab/>
            </w:r>
            <w:r>
              <w:rPr>
                <w:noProof/>
                <w:webHidden/>
              </w:rPr>
              <w:fldChar w:fldCharType="begin"/>
            </w:r>
            <w:r>
              <w:rPr>
                <w:noProof/>
                <w:webHidden/>
              </w:rPr>
              <w:instrText xml:space="preserve"> PAGEREF _Toc134697482 \h </w:instrText>
            </w:r>
            <w:r>
              <w:rPr>
                <w:noProof/>
                <w:webHidden/>
              </w:rPr>
            </w:r>
            <w:r>
              <w:rPr>
                <w:noProof/>
                <w:webHidden/>
              </w:rPr>
              <w:fldChar w:fldCharType="separate"/>
            </w:r>
            <w:r>
              <w:rPr>
                <w:noProof/>
                <w:webHidden/>
              </w:rPr>
              <w:t>4</w:t>
            </w:r>
            <w:r>
              <w:rPr>
                <w:noProof/>
                <w:webHidden/>
              </w:rPr>
              <w:fldChar w:fldCharType="end"/>
            </w:r>
          </w:hyperlink>
        </w:p>
        <w:p w14:paraId="63D11A5E" w14:textId="35C02F0B"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3" w:history="1">
            <w:r w:rsidRPr="0078224F">
              <w:rPr>
                <w:rStyle w:val="Hyperlink"/>
                <w:noProof/>
              </w:rPr>
              <w:t>4.1.3</w:t>
            </w:r>
            <w:r>
              <w:rPr>
                <w:rFonts w:eastAsiaTheme="minorEastAsia" w:cstheme="minorBidi"/>
                <w:noProof/>
                <w:sz w:val="24"/>
                <w:szCs w:val="24"/>
                <w:lang w:val="en-SE" w:eastAsia="en-GB"/>
              </w:rPr>
              <w:tab/>
            </w:r>
            <w:r w:rsidRPr="0078224F">
              <w:rPr>
                <w:rStyle w:val="Hyperlink"/>
                <w:noProof/>
              </w:rPr>
              <w:t>Background</w:t>
            </w:r>
            <w:r>
              <w:rPr>
                <w:noProof/>
                <w:webHidden/>
              </w:rPr>
              <w:tab/>
            </w:r>
            <w:r>
              <w:rPr>
                <w:noProof/>
                <w:webHidden/>
              </w:rPr>
              <w:fldChar w:fldCharType="begin"/>
            </w:r>
            <w:r>
              <w:rPr>
                <w:noProof/>
                <w:webHidden/>
              </w:rPr>
              <w:instrText xml:space="preserve"> PAGEREF _Toc134697483 \h </w:instrText>
            </w:r>
            <w:r>
              <w:rPr>
                <w:noProof/>
                <w:webHidden/>
              </w:rPr>
            </w:r>
            <w:r>
              <w:rPr>
                <w:noProof/>
                <w:webHidden/>
              </w:rPr>
              <w:fldChar w:fldCharType="separate"/>
            </w:r>
            <w:r>
              <w:rPr>
                <w:noProof/>
                <w:webHidden/>
              </w:rPr>
              <w:t>4</w:t>
            </w:r>
            <w:r>
              <w:rPr>
                <w:noProof/>
                <w:webHidden/>
              </w:rPr>
              <w:fldChar w:fldCharType="end"/>
            </w:r>
          </w:hyperlink>
        </w:p>
        <w:p w14:paraId="67ED7491" w14:textId="0AD96662"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4" w:history="1">
            <w:r w:rsidRPr="0078224F">
              <w:rPr>
                <w:rStyle w:val="Hyperlink"/>
                <w:noProof/>
              </w:rPr>
              <w:t>4.1.1</w:t>
            </w:r>
            <w:r>
              <w:rPr>
                <w:rFonts w:eastAsiaTheme="minorEastAsia" w:cstheme="minorBidi"/>
                <w:noProof/>
                <w:sz w:val="24"/>
                <w:szCs w:val="24"/>
                <w:lang w:val="en-SE" w:eastAsia="en-GB"/>
              </w:rPr>
              <w:tab/>
            </w:r>
            <w:r w:rsidRPr="0078224F">
              <w:rPr>
                <w:rStyle w:val="Hyperlink"/>
                <w:noProof/>
              </w:rPr>
              <w:t>Delimitations</w:t>
            </w:r>
            <w:r>
              <w:rPr>
                <w:noProof/>
                <w:webHidden/>
              </w:rPr>
              <w:tab/>
            </w:r>
            <w:r>
              <w:rPr>
                <w:noProof/>
                <w:webHidden/>
              </w:rPr>
              <w:fldChar w:fldCharType="begin"/>
            </w:r>
            <w:r>
              <w:rPr>
                <w:noProof/>
                <w:webHidden/>
              </w:rPr>
              <w:instrText xml:space="preserve"> PAGEREF _Toc134697484 \h </w:instrText>
            </w:r>
            <w:r>
              <w:rPr>
                <w:noProof/>
                <w:webHidden/>
              </w:rPr>
            </w:r>
            <w:r>
              <w:rPr>
                <w:noProof/>
                <w:webHidden/>
              </w:rPr>
              <w:fldChar w:fldCharType="separate"/>
            </w:r>
            <w:r>
              <w:rPr>
                <w:noProof/>
                <w:webHidden/>
              </w:rPr>
              <w:t>5</w:t>
            </w:r>
            <w:r>
              <w:rPr>
                <w:noProof/>
                <w:webHidden/>
              </w:rPr>
              <w:fldChar w:fldCharType="end"/>
            </w:r>
          </w:hyperlink>
        </w:p>
        <w:p w14:paraId="1B9DD883" w14:textId="68209BF2"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85" w:history="1">
            <w:r w:rsidRPr="0078224F">
              <w:rPr>
                <w:rStyle w:val="Hyperlink"/>
                <w:noProof/>
              </w:rPr>
              <w:t>4.2</w:t>
            </w:r>
            <w:r>
              <w:rPr>
                <w:rFonts w:eastAsiaTheme="minorEastAsia" w:cstheme="minorBidi"/>
                <w:b w:val="0"/>
                <w:bCs w:val="0"/>
                <w:noProof/>
                <w:sz w:val="24"/>
                <w:szCs w:val="24"/>
                <w:lang w:val="en-SE" w:eastAsia="en-GB"/>
              </w:rPr>
              <w:tab/>
            </w:r>
            <w:r w:rsidRPr="0078224F">
              <w:rPr>
                <w:rStyle w:val="Hyperlink"/>
                <w:noProof/>
              </w:rPr>
              <w:t>Related works</w:t>
            </w:r>
            <w:r>
              <w:rPr>
                <w:noProof/>
                <w:webHidden/>
              </w:rPr>
              <w:tab/>
            </w:r>
            <w:r>
              <w:rPr>
                <w:noProof/>
                <w:webHidden/>
              </w:rPr>
              <w:fldChar w:fldCharType="begin"/>
            </w:r>
            <w:r>
              <w:rPr>
                <w:noProof/>
                <w:webHidden/>
              </w:rPr>
              <w:instrText xml:space="preserve"> PAGEREF _Toc134697485 \h </w:instrText>
            </w:r>
            <w:r>
              <w:rPr>
                <w:noProof/>
                <w:webHidden/>
              </w:rPr>
            </w:r>
            <w:r>
              <w:rPr>
                <w:noProof/>
                <w:webHidden/>
              </w:rPr>
              <w:fldChar w:fldCharType="separate"/>
            </w:r>
            <w:r>
              <w:rPr>
                <w:noProof/>
                <w:webHidden/>
              </w:rPr>
              <w:t>6</w:t>
            </w:r>
            <w:r>
              <w:rPr>
                <w:noProof/>
                <w:webHidden/>
              </w:rPr>
              <w:fldChar w:fldCharType="end"/>
            </w:r>
          </w:hyperlink>
        </w:p>
        <w:p w14:paraId="1187DA68" w14:textId="2B106C3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6" w:history="1">
            <w:r w:rsidRPr="0078224F">
              <w:rPr>
                <w:rStyle w:val="Hyperlink"/>
                <w:noProof/>
              </w:rPr>
              <w:t>4.2.1</w:t>
            </w:r>
            <w:r>
              <w:rPr>
                <w:rFonts w:eastAsiaTheme="minorEastAsia" w:cstheme="minorBidi"/>
                <w:noProof/>
                <w:sz w:val="24"/>
                <w:szCs w:val="24"/>
                <w:lang w:val="en-SE" w:eastAsia="en-GB"/>
              </w:rPr>
              <w:tab/>
            </w:r>
            <w:r w:rsidRPr="0078224F">
              <w:rPr>
                <w:rStyle w:val="Hyperlink"/>
                <w:noProof/>
              </w:rPr>
              <w:t>Connected Papers</w:t>
            </w:r>
            <w:r>
              <w:rPr>
                <w:noProof/>
                <w:webHidden/>
              </w:rPr>
              <w:tab/>
            </w:r>
            <w:r>
              <w:rPr>
                <w:noProof/>
                <w:webHidden/>
              </w:rPr>
              <w:fldChar w:fldCharType="begin"/>
            </w:r>
            <w:r>
              <w:rPr>
                <w:noProof/>
                <w:webHidden/>
              </w:rPr>
              <w:instrText xml:space="preserve"> PAGEREF _Toc134697486 \h </w:instrText>
            </w:r>
            <w:r>
              <w:rPr>
                <w:noProof/>
                <w:webHidden/>
              </w:rPr>
            </w:r>
            <w:r>
              <w:rPr>
                <w:noProof/>
                <w:webHidden/>
              </w:rPr>
              <w:fldChar w:fldCharType="separate"/>
            </w:r>
            <w:r>
              <w:rPr>
                <w:noProof/>
                <w:webHidden/>
              </w:rPr>
              <w:t>6</w:t>
            </w:r>
            <w:r>
              <w:rPr>
                <w:noProof/>
                <w:webHidden/>
              </w:rPr>
              <w:fldChar w:fldCharType="end"/>
            </w:r>
          </w:hyperlink>
        </w:p>
        <w:p w14:paraId="23D27FD4" w14:textId="3990F3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7" w:history="1">
            <w:r w:rsidRPr="0078224F">
              <w:rPr>
                <w:rStyle w:val="Hyperlink"/>
                <w:noProof/>
              </w:rPr>
              <w:t>4.2.2</w:t>
            </w:r>
            <w:r>
              <w:rPr>
                <w:rFonts w:eastAsiaTheme="minorEastAsia" w:cstheme="minorBidi"/>
                <w:noProof/>
                <w:sz w:val="24"/>
                <w:szCs w:val="24"/>
                <w:lang w:val="en-SE" w:eastAsia="en-GB"/>
              </w:rPr>
              <w:tab/>
            </w:r>
            <w:r w:rsidRPr="0078224F">
              <w:rPr>
                <w:rStyle w:val="Hyperlink"/>
                <w:noProof/>
              </w:rPr>
              <w:t>Sense.us</w:t>
            </w:r>
            <w:r>
              <w:rPr>
                <w:noProof/>
                <w:webHidden/>
              </w:rPr>
              <w:tab/>
            </w:r>
            <w:r>
              <w:rPr>
                <w:noProof/>
                <w:webHidden/>
              </w:rPr>
              <w:fldChar w:fldCharType="begin"/>
            </w:r>
            <w:r>
              <w:rPr>
                <w:noProof/>
                <w:webHidden/>
              </w:rPr>
              <w:instrText xml:space="preserve"> PAGEREF _Toc134697487 \h </w:instrText>
            </w:r>
            <w:r>
              <w:rPr>
                <w:noProof/>
                <w:webHidden/>
              </w:rPr>
            </w:r>
            <w:r>
              <w:rPr>
                <w:noProof/>
                <w:webHidden/>
              </w:rPr>
              <w:fldChar w:fldCharType="separate"/>
            </w:r>
            <w:r>
              <w:rPr>
                <w:noProof/>
                <w:webHidden/>
              </w:rPr>
              <w:t>7</w:t>
            </w:r>
            <w:r>
              <w:rPr>
                <w:noProof/>
                <w:webHidden/>
              </w:rPr>
              <w:fldChar w:fldCharType="end"/>
            </w:r>
          </w:hyperlink>
        </w:p>
        <w:p w14:paraId="5D7EBCC2" w14:textId="0F9C09F2"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8" w:history="1">
            <w:r w:rsidRPr="0078224F">
              <w:rPr>
                <w:rStyle w:val="Hyperlink"/>
                <w:noProof/>
              </w:rPr>
              <w:t>4.2.3</w:t>
            </w:r>
            <w:r>
              <w:rPr>
                <w:rFonts w:eastAsiaTheme="minorEastAsia" w:cstheme="minorBidi"/>
                <w:noProof/>
                <w:sz w:val="24"/>
                <w:szCs w:val="24"/>
                <w:lang w:val="en-SE" w:eastAsia="en-GB"/>
              </w:rPr>
              <w:tab/>
            </w:r>
            <w:r w:rsidRPr="0078224F">
              <w:rPr>
                <w:rStyle w:val="Hyperlink"/>
                <w:noProof/>
              </w:rPr>
              <w:t>Google Maps</w:t>
            </w:r>
            <w:r>
              <w:rPr>
                <w:noProof/>
                <w:webHidden/>
              </w:rPr>
              <w:tab/>
            </w:r>
            <w:r>
              <w:rPr>
                <w:noProof/>
                <w:webHidden/>
              </w:rPr>
              <w:fldChar w:fldCharType="begin"/>
            </w:r>
            <w:r>
              <w:rPr>
                <w:noProof/>
                <w:webHidden/>
              </w:rPr>
              <w:instrText xml:space="preserve"> PAGEREF _Toc134697488 \h </w:instrText>
            </w:r>
            <w:r>
              <w:rPr>
                <w:noProof/>
                <w:webHidden/>
              </w:rPr>
            </w:r>
            <w:r>
              <w:rPr>
                <w:noProof/>
                <w:webHidden/>
              </w:rPr>
              <w:fldChar w:fldCharType="separate"/>
            </w:r>
            <w:r>
              <w:rPr>
                <w:noProof/>
                <w:webHidden/>
              </w:rPr>
              <w:t>8</w:t>
            </w:r>
            <w:r>
              <w:rPr>
                <w:noProof/>
                <w:webHidden/>
              </w:rPr>
              <w:fldChar w:fldCharType="end"/>
            </w:r>
          </w:hyperlink>
        </w:p>
        <w:p w14:paraId="621C4906" w14:textId="4AB3449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89" w:history="1">
            <w:r w:rsidRPr="0078224F">
              <w:rPr>
                <w:rStyle w:val="Hyperlink"/>
                <w:noProof/>
              </w:rPr>
              <w:t>4.2.4</w:t>
            </w:r>
            <w:r>
              <w:rPr>
                <w:rFonts w:eastAsiaTheme="minorEastAsia" w:cstheme="minorBidi"/>
                <w:noProof/>
                <w:sz w:val="24"/>
                <w:szCs w:val="24"/>
                <w:lang w:val="en-SE" w:eastAsia="en-GB"/>
              </w:rPr>
              <w:tab/>
            </w:r>
            <w:r w:rsidRPr="0078224F">
              <w:rPr>
                <w:rStyle w:val="Hyperlink"/>
                <w:noProof/>
              </w:rPr>
              <w:t>Summary</w:t>
            </w:r>
            <w:r>
              <w:rPr>
                <w:noProof/>
                <w:webHidden/>
              </w:rPr>
              <w:tab/>
            </w:r>
            <w:r>
              <w:rPr>
                <w:noProof/>
                <w:webHidden/>
              </w:rPr>
              <w:fldChar w:fldCharType="begin"/>
            </w:r>
            <w:r>
              <w:rPr>
                <w:noProof/>
                <w:webHidden/>
              </w:rPr>
              <w:instrText xml:space="preserve"> PAGEREF _Toc134697489 \h </w:instrText>
            </w:r>
            <w:r>
              <w:rPr>
                <w:noProof/>
                <w:webHidden/>
              </w:rPr>
            </w:r>
            <w:r>
              <w:rPr>
                <w:noProof/>
                <w:webHidden/>
              </w:rPr>
              <w:fldChar w:fldCharType="separate"/>
            </w:r>
            <w:r>
              <w:rPr>
                <w:noProof/>
                <w:webHidden/>
              </w:rPr>
              <w:t>9</w:t>
            </w:r>
            <w:r>
              <w:rPr>
                <w:noProof/>
                <w:webHidden/>
              </w:rPr>
              <w:fldChar w:fldCharType="end"/>
            </w:r>
          </w:hyperlink>
        </w:p>
        <w:p w14:paraId="722A5041" w14:textId="6C2B2895"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90" w:history="1">
            <w:r w:rsidRPr="0078224F">
              <w:rPr>
                <w:rStyle w:val="Hyperlink"/>
                <w:noProof/>
              </w:rPr>
              <w:t>5</w:t>
            </w:r>
            <w:r>
              <w:rPr>
                <w:rFonts w:eastAsiaTheme="minorEastAsia" w:cstheme="minorBidi"/>
                <w:b w:val="0"/>
                <w:bCs w:val="0"/>
                <w:i w:val="0"/>
                <w:iCs w:val="0"/>
                <w:noProof/>
                <w:lang w:val="en-SE" w:eastAsia="en-GB"/>
              </w:rPr>
              <w:tab/>
            </w:r>
            <w:r w:rsidRPr="0078224F">
              <w:rPr>
                <w:rStyle w:val="Hyperlink"/>
                <w:noProof/>
              </w:rPr>
              <w:t>Theory</w:t>
            </w:r>
            <w:r>
              <w:rPr>
                <w:noProof/>
                <w:webHidden/>
              </w:rPr>
              <w:tab/>
            </w:r>
            <w:r>
              <w:rPr>
                <w:noProof/>
                <w:webHidden/>
              </w:rPr>
              <w:fldChar w:fldCharType="begin"/>
            </w:r>
            <w:r>
              <w:rPr>
                <w:noProof/>
                <w:webHidden/>
              </w:rPr>
              <w:instrText xml:space="preserve"> PAGEREF _Toc134697490 \h </w:instrText>
            </w:r>
            <w:r>
              <w:rPr>
                <w:noProof/>
                <w:webHidden/>
              </w:rPr>
            </w:r>
            <w:r>
              <w:rPr>
                <w:noProof/>
                <w:webHidden/>
              </w:rPr>
              <w:fldChar w:fldCharType="separate"/>
            </w:r>
            <w:r>
              <w:rPr>
                <w:noProof/>
                <w:webHidden/>
              </w:rPr>
              <w:t>10</w:t>
            </w:r>
            <w:r>
              <w:rPr>
                <w:noProof/>
                <w:webHidden/>
              </w:rPr>
              <w:fldChar w:fldCharType="end"/>
            </w:r>
          </w:hyperlink>
        </w:p>
        <w:p w14:paraId="5C55CF17" w14:textId="7B6F770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1" w:history="1">
            <w:r w:rsidRPr="0078224F">
              <w:rPr>
                <w:rStyle w:val="Hyperlink"/>
                <w:noProof/>
              </w:rPr>
              <w:t>5.1</w:t>
            </w:r>
            <w:r>
              <w:rPr>
                <w:rFonts w:eastAsiaTheme="minorEastAsia" w:cstheme="minorBidi"/>
                <w:b w:val="0"/>
                <w:bCs w:val="0"/>
                <w:noProof/>
                <w:sz w:val="24"/>
                <w:szCs w:val="24"/>
                <w:lang w:val="en-SE" w:eastAsia="en-GB"/>
              </w:rPr>
              <w:tab/>
            </w:r>
            <w:r w:rsidRPr="0078224F">
              <w:rPr>
                <w:rStyle w:val="Hyperlink"/>
                <w:noProof/>
              </w:rPr>
              <w:t>The current state of Visualisation Design</w:t>
            </w:r>
            <w:r>
              <w:rPr>
                <w:noProof/>
                <w:webHidden/>
              </w:rPr>
              <w:tab/>
            </w:r>
            <w:r>
              <w:rPr>
                <w:noProof/>
                <w:webHidden/>
              </w:rPr>
              <w:fldChar w:fldCharType="begin"/>
            </w:r>
            <w:r>
              <w:rPr>
                <w:noProof/>
                <w:webHidden/>
              </w:rPr>
              <w:instrText xml:space="preserve"> PAGEREF _Toc134697491 \h </w:instrText>
            </w:r>
            <w:r>
              <w:rPr>
                <w:noProof/>
                <w:webHidden/>
              </w:rPr>
            </w:r>
            <w:r>
              <w:rPr>
                <w:noProof/>
                <w:webHidden/>
              </w:rPr>
              <w:fldChar w:fldCharType="separate"/>
            </w:r>
            <w:r>
              <w:rPr>
                <w:noProof/>
                <w:webHidden/>
              </w:rPr>
              <w:t>10</w:t>
            </w:r>
            <w:r>
              <w:rPr>
                <w:noProof/>
                <w:webHidden/>
              </w:rPr>
              <w:fldChar w:fldCharType="end"/>
            </w:r>
          </w:hyperlink>
        </w:p>
        <w:p w14:paraId="62F67A66" w14:textId="66E57C9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2" w:history="1">
            <w:r w:rsidRPr="0078224F">
              <w:rPr>
                <w:rStyle w:val="Hyperlink"/>
                <w:noProof/>
              </w:rPr>
              <w:t>5.2</w:t>
            </w:r>
            <w:r>
              <w:rPr>
                <w:rFonts w:eastAsiaTheme="minorEastAsia" w:cstheme="minorBidi"/>
                <w:b w:val="0"/>
                <w:bCs w:val="0"/>
                <w:noProof/>
                <w:sz w:val="24"/>
                <w:szCs w:val="24"/>
                <w:lang w:val="en-SE" w:eastAsia="en-GB"/>
              </w:rPr>
              <w:tab/>
            </w:r>
            <w:r w:rsidRPr="0078224F">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4697492 \h </w:instrText>
            </w:r>
            <w:r>
              <w:rPr>
                <w:noProof/>
                <w:webHidden/>
              </w:rPr>
            </w:r>
            <w:r>
              <w:rPr>
                <w:noProof/>
                <w:webHidden/>
              </w:rPr>
              <w:fldChar w:fldCharType="separate"/>
            </w:r>
            <w:r>
              <w:rPr>
                <w:noProof/>
                <w:webHidden/>
              </w:rPr>
              <w:t>12</w:t>
            </w:r>
            <w:r>
              <w:rPr>
                <w:noProof/>
                <w:webHidden/>
              </w:rPr>
              <w:fldChar w:fldCharType="end"/>
            </w:r>
          </w:hyperlink>
        </w:p>
        <w:p w14:paraId="24C27B1D" w14:textId="561B3A4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3" w:history="1">
            <w:r w:rsidRPr="0078224F">
              <w:rPr>
                <w:rStyle w:val="Hyperlink"/>
                <w:noProof/>
              </w:rPr>
              <w:t>5.3</w:t>
            </w:r>
            <w:r>
              <w:rPr>
                <w:rFonts w:eastAsiaTheme="minorEastAsia" w:cstheme="minorBidi"/>
                <w:b w:val="0"/>
                <w:bCs w:val="0"/>
                <w:noProof/>
                <w:sz w:val="24"/>
                <w:szCs w:val="24"/>
                <w:lang w:val="en-SE" w:eastAsia="en-GB"/>
              </w:rPr>
              <w:tab/>
            </w:r>
            <w:r w:rsidRPr="0078224F">
              <w:rPr>
                <w:rStyle w:val="Hyperlink"/>
                <w:noProof/>
              </w:rPr>
              <w:t>Designing user-centric visualisations</w:t>
            </w:r>
            <w:r>
              <w:rPr>
                <w:noProof/>
                <w:webHidden/>
              </w:rPr>
              <w:tab/>
            </w:r>
            <w:r>
              <w:rPr>
                <w:noProof/>
                <w:webHidden/>
              </w:rPr>
              <w:fldChar w:fldCharType="begin"/>
            </w:r>
            <w:r>
              <w:rPr>
                <w:noProof/>
                <w:webHidden/>
              </w:rPr>
              <w:instrText xml:space="preserve"> PAGEREF _Toc134697493 \h </w:instrText>
            </w:r>
            <w:r>
              <w:rPr>
                <w:noProof/>
                <w:webHidden/>
              </w:rPr>
            </w:r>
            <w:r>
              <w:rPr>
                <w:noProof/>
                <w:webHidden/>
              </w:rPr>
              <w:fldChar w:fldCharType="separate"/>
            </w:r>
            <w:r>
              <w:rPr>
                <w:noProof/>
                <w:webHidden/>
              </w:rPr>
              <w:t>14</w:t>
            </w:r>
            <w:r>
              <w:rPr>
                <w:noProof/>
                <w:webHidden/>
              </w:rPr>
              <w:fldChar w:fldCharType="end"/>
            </w:r>
          </w:hyperlink>
        </w:p>
        <w:p w14:paraId="53F9DC21" w14:textId="00E2107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4" w:history="1">
            <w:r w:rsidRPr="0078224F">
              <w:rPr>
                <w:rStyle w:val="Hyperlink"/>
                <w:noProof/>
              </w:rPr>
              <w:t>5.4</w:t>
            </w:r>
            <w:r>
              <w:rPr>
                <w:rFonts w:eastAsiaTheme="minorEastAsia" w:cstheme="minorBidi"/>
                <w:b w:val="0"/>
                <w:bCs w:val="0"/>
                <w:noProof/>
                <w:sz w:val="24"/>
                <w:szCs w:val="24"/>
                <w:lang w:val="en-SE" w:eastAsia="en-GB"/>
              </w:rPr>
              <w:tab/>
            </w:r>
            <w:r w:rsidRPr="0078224F">
              <w:rPr>
                <w:rStyle w:val="Hyperlink"/>
                <w:noProof/>
              </w:rPr>
              <w:t>Summary and Implications going forward</w:t>
            </w:r>
            <w:r>
              <w:rPr>
                <w:noProof/>
                <w:webHidden/>
              </w:rPr>
              <w:tab/>
            </w:r>
            <w:r>
              <w:rPr>
                <w:noProof/>
                <w:webHidden/>
              </w:rPr>
              <w:fldChar w:fldCharType="begin"/>
            </w:r>
            <w:r>
              <w:rPr>
                <w:noProof/>
                <w:webHidden/>
              </w:rPr>
              <w:instrText xml:space="preserve"> PAGEREF _Toc134697494 \h </w:instrText>
            </w:r>
            <w:r>
              <w:rPr>
                <w:noProof/>
                <w:webHidden/>
              </w:rPr>
            </w:r>
            <w:r>
              <w:rPr>
                <w:noProof/>
                <w:webHidden/>
              </w:rPr>
              <w:fldChar w:fldCharType="separate"/>
            </w:r>
            <w:r>
              <w:rPr>
                <w:noProof/>
                <w:webHidden/>
              </w:rPr>
              <w:t>16</w:t>
            </w:r>
            <w:r>
              <w:rPr>
                <w:noProof/>
                <w:webHidden/>
              </w:rPr>
              <w:fldChar w:fldCharType="end"/>
            </w:r>
          </w:hyperlink>
        </w:p>
        <w:p w14:paraId="337EBA9A" w14:textId="3F5413E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5" w:history="1">
            <w:r w:rsidRPr="0078224F">
              <w:rPr>
                <w:rStyle w:val="Hyperlink"/>
                <w:noProof/>
              </w:rPr>
              <w:t>5.4.1</w:t>
            </w:r>
            <w:r>
              <w:rPr>
                <w:rFonts w:eastAsiaTheme="minorEastAsia" w:cstheme="minorBidi"/>
                <w:noProof/>
                <w:sz w:val="24"/>
                <w:szCs w:val="24"/>
                <w:lang w:val="en-SE" w:eastAsia="en-GB"/>
              </w:rPr>
              <w:tab/>
            </w:r>
            <w:r w:rsidRPr="0078224F">
              <w:rPr>
                <w:rStyle w:val="Hyperlink"/>
                <w:noProof/>
              </w:rPr>
              <w:t>Research question</w:t>
            </w:r>
            <w:r>
              <w:rPr>
                <w:noProof/>
                <w:webHidden/>
              </w:rPr>
              <w:tab/>
            </w:r>
            <w:r>
              <w:rPr>
                <w:noProof/>
                <w:webHidden/>
              </w:rPr>
              <w:fldChar w:fldCharType="begin"/>
            </w:r>
            <w:r>
              <w:rPr>
                <w:noProof/>
                <w:webHidden/>
              </w:rPr>
              <w:instrText xml:space="preserve"> PAGEREF _Toc134697495 \h </w:instrText>
            </w:r>
            <w:r>
              <w:rPr>
                <w:noProof/>
                <w:webHidden/>
              </w:rPr>
            </w:r>
            <w:r>
              <w:rPr>
                <w:noProof/>
                <w:webHidden/>
              </w:rPr>
              <w:fldChar w:fldCharType="separate"/>
            </w:r>
            <w:r>
              <w:rPr>
                <w:noProof/>
                <w:webHidden/>
              </w:rPr>
              <w:t>16</w:t>
            </w:r>
            <w:r>
              <w:rPr>
                <w:noProof/>
                <w:webHidden/>
              </w:rPr>
              <w:fldChar w:fldCharType="end"/>
            </w:r>
          </w:hyperlink>
        </w:p>
        <w:p w14:paraId="1FC96CE8" w14:textId="4D32FB03"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496" w:history="1">
            <w:r w:rsidRPr="0078224F">
              <w:rPr>
                <w:rStyle w:val="Hyperlink"/>
                <w:noProof/>
              </w:rPr>
              <w:t>6</w:t>
            </w:r>
            <w:r>
              <w:rPr>
                <w:rFonts w:eastAsiaTheme="minorEastAsia" w:cstheme="minorBidi"/>
                <w:b w:val="0"/>
                <w:bCs w:val="0"/>
                <w:i w:val="0"/>
                <w:iCs w:val="0"/>
                <w:noProof/>
                <w:lang w:val="en-SE" w:eastAsia="en-GB"/>
              </w:rPr>
              <w:tab/>
            </w:r>
            <w:r w:rsidRPr="0078224F">
              <w:rPr>
                <w:rStyle w:val="Hyperlink"/>
                <w:noProof/>
              </w:rPr>
              <w:t>Design process and methods</w:t>
            </w:r>
            <w:r>
              <w:rPr>
                <w:noProof/>
                <w:webHidden/>
              </w:rPr>
              <w:tab/>
            </w:r>
            <w:r>
              <w:rPr>
                <w:noProof/>
                <w:webHidden/>
              </w:rPr>
              <w:fldChar w:fldCharType="begin"/>
            </w:r>
            <w:r>
              <w:rPr>
                <w:noProof/>
                <w:webHidden/>
              </w:rPr>
              <w:instrText xml:space="preserve"> PAGEREF _Toc134697496 \h </w:instrText>
            </w:r>
            <w:r>
              <w:rPr>
                <w:noProof/>
                <w:webHidden/>
              </w:rPr>
            </w:r>
            <w:r>
              <w:rPr>
                <w:noProof/>
                <w:webHidden/>
              </w:rPr>
              <w:fldChar w:fldCharType="separate"/>
            </w:r>
            <w:r>
              <w:rPr>
                <w:noProof/>
                <w:webHidden/>
              </w:rPr>
              <w:t>16</w:t>
            </w:r>
            <w:r>
              <w:rPr>
                <w:noProof/>
                <w:webHidden/>
              </w:rPr>
              <w:fldChar w:fldCharType="end"/>
            </w:r>
          </w:hyperlink>
        </w:p>
        <w:p w14:paraId="0D63B449" w14:textId="6C3D90AF"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497" w:history="1">
            <w:r w:rsidRPr="0078224F">
              <w:rPr>
                <w:rStyle w:val="Hyperlink"/>
                <w:noProof/>
              </w:rPr>
              <w:t>6.1</w:t>
            </w:r>
            <w:r>
              <w:rPr>
                <w:rFonts w:eastAsiaTheme="minorEastAsia" w:cstheme="minorBidi"/>
                <w:b w:val="0"/>
                <w:bCs w:val="0"/>
                <w:noProof/>
                <w:sz w:val="24"/>
                <w:szCs w:val="24"/>
                <w:lang w:val="en-SE" w:eastAsia="en-GB"/>
              </w:rPr>
              <w:tab/>
            </w:r>
            <w:r w:rsidRPr="0078224F">
              <w:rPr>
                <w:rStyle w:val="Hyperlink"/>
                <w:noProof/>
              </w:rPr>
              <w:t>Planning</w:t>
            </w:r>
            <w:r>
              <w:rPr>
                <w:noProof/>
                <w:webHidden/>
              </w:rPr>
              <w:tab/>
            </w:r>
            <w:r>
              <w:rPr>
                <w:noProof/>
                <w:webHidden/>
              </w:rPr>
              <w:fldChar w:fldCharType="begin"/>
            </w:r>
            <w:r>
              <w:rPr>
                <w:noProof/>
                <w:webHidden/>
              </w:rPr>
              <w:instrText xml:space="preserve"> PAGEREF _Toc134697497 \h </w:instrText>
            </w:r>
            <w:r>
              <w:rPr>
                <w:noProof/>
                <w:webHidden/>
              </w:rPr>
            </w:r>
            <w:r>
              <w:rPr>
                <w:noProof/>
                <w:webHidden/>
              </w:rPr>
              <w:fldChar w:fldCharType="separate"/>
            </w:r>
            <w:r>
              <w:rPr>
                <w:noProof/>
                <w:webHidden/>
              </w:rPr>
              <w:t>16</w:t>
            </w:r>
            <w:r>
              <w:rPr>
                <w:noProof/>
                <w:webHidden/>
              </w:rPr>
              <w:fldChar w:fldCharType="end"/>
            </w:r>
          </w:hyperlink>
        </w:p>
        <w:p w14:paraId="45080A3E" w14:textId="68044184"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8" w:history="1">
            <w:r w:rsidRPr="0078224F">
              <w:rPr>
                <w:rStyle w:val="Hyperlink"/>
                <w:noProof/>
              </w:rPr>
              <w:t>6.1.1</w:t>
            </w:r>
            <w:r>
              <w:rPr>
                <w:rFonts w:eastAsiaTheme="minorEastAsia" w:cstheme="minorBidi"/>
                <w:noProof/>
                <w:sz w:val="24"/>
                <w:szCs w:val="24"/>
                <w:lang w:val="en-SE" w:eastAsia="en-GB"/>
              </w:rPr>
              <w:tab/>
            </w:r>
            <w:r w:rsidRPr="0078224F">
              <w:rPr>
                <w:rStyle w:val="Hyperlink"/>
                <w:noProof/>
              </w:rPr>
              <w:t>User Centred Design</w:t>
            </w:r>
            <w:r>
              <w:rPr>
                <w:noProof/>
                <w:webHidden/>
              </w:rPr>
              <w:tab/>
            </w:r>
            <w:r>
              <w:rPr>
                <w:noProof/>
                <w:webHidden/>
              </w:rPr>
              <w:fldChar w:fldCharType="begin"/>
            </w:r>
            <w:r>
              <w:rPr>
                <w:noProof/>
                <w:webHidden/>
              </w:rPr>
              <w:instrText xml:space="preserve"> PAGEREF _Toc134697498 \h </w:instrText>
            </w:r>
            <w:r>
              <w:rPr>
                <w:noProof/>
                <w:webHidden/>
              </w:rPr>
            </w:r>
            <w:r>
              <w:rPr>
                <w:noProof/>
                <w:webHidden/>
              </w:rPr>
              <w:fldChar w:fldCharType="separate"/>
            </w:r>
            <w:r>
              <w:rPr>
                <w:noProof/>
                <w:webHidden/>
              </w:rPr>
              <w:t>17</w:t>
            </w:r>
            <w:r>
              <w:rPr>
                <w:noProof/>
                <w:webHidden/>
              </w:rPr>
              <w:fldChar w:fldCharType="end"/>
            </w:r>
          </w:hyperlink>
        </w:p>
        <w:p w14:paraId="607DCF6D" w14:textId="79D81AE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499" w:history="1">
            <w:r w:rsidRPr="0078224F">
              <w:rPr>
                <w:rStyle w:val="Hyperlink"/>
                <w:noProof/>
              </w:rPr>
              <w:t>6.1.2</w:t>
            </w:r>
            <w:r>
              <w:rPr>
                <w:rFonts w:eastAsiaTheme="minorEastAsia" w:cstheme="minorBidi"/>
                <w:noProof/>
                <w:sz w:val="24"/>
                <w:szCs w:val="24"/>
                <w:lang w:val="en-SE" w:eastAsia="en-GB"/>
              </w:rPr>
              <w:tab/>
            </w:r>
            <w:r w:rsidRPr="0078224F">
              <w:rPr>
                <w:rStyle w:val="Hyperlink"/>
                <w:noProof/>
              </w:rPr>
              <w:t>Literature research</w:t>
            </w:r>
            <w:r>
              <w:rPr>
                <w:noProof/>
                <w:webHidden/>
              </w:rPr>
              <w:tab/>
            </w:r>
            <w:r>
              <w:rPr>
                <w:noProof/>
                <w:webHidden/>
              </w:rPr>
              <w:fldChar w:fldCharType="begin"/>
            </w:r>
            <w:r>
              <w:rPr>
                <w:noProof/>
                <w:webHidden/>
              </w:rPr>
              <w:instrText xml:space="preserve"> PAGEREF _Toc134697499 \h </w:instrText>
            </w:r>
            <w:r>
              <w:rPr>
                <w:noProof/>
                <w:webHidden/>
              </w:rPr>
            </w:r>
            <w:r>
              <w:rPr>
                <w:noProof/>
                <w:webHidden/>
              </w:rPr>
              <w:fldChar w:fldCharType="separate"/>
            </w:r>
            <w:r>
              <w:rPr>
                <w:noProof/>
                <w:webHidden/>
              </w:rPr>
              <w:t>18</w:t>
            </w:r>
            <w:r>
              <w:rPr>
                <w:noProof/>
                <w:webHidden/>
              </w:rPr>
              <w:fldChar w:fldCharType="end"/>
            </w:r>
          </w:hyperlink>
        </w:p>
        <w:p w14:paraId="558B7FCF" w14:textId="3FF5FB5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0" w:history="1">
            <w:r w:rsidRPr="0078224F">
              <w:rPr>
                <w:rStyle w:val="Hyperlink"/>
                <w:noProof/>
              </w:rPr>
              <w:t>6.1.3</w:t>
            </w:r>
            <w:r>
              <w:rPr>
                <w:rFonts w:eastAsiaTheme="minorEastAsia" w:cstheme="minorBidi"/>
                <w:noProof/>
                <w:sz w:val="24"/>
                <w:szCs w:val="24"/>
                <w:lang w:val="en-SE" w:eastAsia="en-GB"/>
              </w:rPr>
              <w:tab/>
            </w:r>
            <w:r w:rsidRPr="0078224F">
              <w:rPr>
                <w:rStyle w:val="Hyperlink"/>
                <w:noProof/>
              </w:rPr>
              <w:t>The Double Diamond research method</w:t>
            </w:r>
            <w:r>
              <w:rPr>
                <w:noProof/>
                <w:webHidden/>
              </w:rPr>
              <w:tab/>
            </w:r>
            <w:r>
              <w:rPr>
                <w:noProof/>
                <w:webHidden/>
              </w:rPr>
              <w:fldChar w:fldCharType="begin"/>
            </w:r>
            <w:r>
              <w:rPr>
                <w:noProof/>
                <w:webHidden/>
              </w:rPr>
              <w:instrText xml:space="preserve"> PAGEREF _Toc134697500 \h </w:instrText>
            </w:r>
            <w:r>
              <w:rPr>
                <w:noProof/>
                <w:webHidden/>
              </w:rPr>
            </w:r>
            <w:r>
              <w:rPr>
                <w:noProof/>
                <w:webHidden/>
              </w:rPr>
              <w:fldChar w:fldCharType="separate"/>
            </w:r>
            <w:r>
              <w:rPr>
                <w:noProof/>
                <w:webHidden/>
              </w:rPr>
              <w:t>18</w:t>
            </w:r>
            <w:r>
              <w:rPr>
                <w:noProof/>
                <w:webHidden/>
              </w:rPr>
              <w:fldChar w:fldCharType="end"/>
            </w:r>
          </w:hyperlink>
        </w:p>
        <w:p w14:paraId="63B301A9" w14:textId="137B7494"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1" w:history="1">
            <w:r w:rsidRPr="0078224F">
              <w:rPr>
                <w:rStyle w:val="Hyperlink"/>
                <w:noProof/>
              </w:rPr>
              <w:t>6.2</w:t>
            </w:r>
            <w:r>
              <w:rPr>
                <w:rFonts w:eastAsiaTheme="minorEastAsia" w:cstheme="minorBidi"/>
                <w:b w:val="0"/>
                <w:bCs w:val="0"/>
                <w:noProof/>
                <w:sz w:val="24"/>
                <w:szCs w:val="24"/>
                <w:lang w:val="en-SE" w:eastAsia="en-GB"/>
              </w:rPr>
              <w:tab/>
            </w:r>
            <w:r w:rsidRPr="0078224F">
              <w:rPr>
                <w:rStyle w:val="Hyperlink"/>
                <w:noProof/>
              </w:rPr>
              <w:t>Early design stages</w:t>
            </w:r>
            <w:r>
              <w:rPr>
                <w:noProof/>
                <w:webHidden/>
              </w:rPr>
              <w:tab/>
            </w:r>
            <w:r>
              <w:rPr>
                <w:noProof/>
                <w:webHidden/>
              </w:rPr>
              <w:fldChar w:fldCharType="begin"/>
            </w:r>
            <w:r>
              <w:rPr>
                <w:noProof/>
                <w:webHidden/>
              </w:rPr>
              <w:instrText xml:space="preserve"> PAGEREF _Toc134697501 \h </w:instrText>
            </w:r>
            <w:r>
              <w:rPr>
                <w:noProof/>
                <w:webHidden/>
              </w:rPr>
            </w:r>
            <w:r>
              <w:rPr>
                <w:noProof/>
                <w:webHidden/>
              </w:rPr>
              <w:fldChar w:fldCharType="separate"/>
            </w:r>
            <w:r>
              <w:rPr>
                <w:noProof/>
                <w:webHidden/>
              </w:rPr>
              <w:t>20</w:t>
            </w:r>
            <w:r>
              <w:rPr>
                <w:noProof/>
                <w:webHidden/>
              </w:rPr>
              <w:fldChar w:fldCharType="end"/>
            </w:r>
          </w:hyperlink>
        </w:p>
        <w:p w14:paraId="6553ABF3" w14:textId="354DB65F"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2" w:history="1">
            <w:r w:rsidRPr="0078224F">
              <w:rPr>
                <w:rStyle w:val="Hyperlink"/>
                <w:noProof/>
                <w:lang w:eastAsia="en-GB"/>
              </w:rPr>
              <w:t>6.2.1</w:t>
            </w:r>
            <w:r>
              <w:rPr>
                <w:rFonts w:eastAsiaTheme="minorEastAsia" w:cstheme="minorBidi"/>
                <w:noProof/>
                <w:sz w:val="24"/>
                <w:szCs w:val="24"/>
                <w:lang w:val="en-SE" w:eastAsia="en-GB"/>
              </w:rPr>
              <w:tab/>
            </w:r>
            <w:r w:rsidRPr="0078224F">
              <w:rPr>
                <w:rStyle w:val="Hyperlink"/>
                <w:noProof/>
                <w:lang w:eastAsia="en-GB"/>
              </w:rPr>
              <w:t>Exploratory discussions</w:t>
            </w:r>
            <w:r>
              <w:rPr>
                <w:noProof/>
                <w:webHidden/>
              </w:rPr>
              <w:tab/>
            </w:r>
            <w:r>
              <w:rPr>
                <w:noProof/>
                <w:webHidden/>
              </w:rPr>
              <w:fldChar w:fldCharType="begin"/>
            </w:r>
            <w:r>
              <w:rPr>
                <w:noProof/>
                <w:webHidden/>
              </w:rPr>
              <w:instrText xml:space="preserve"> PAGEREF _Toc134697502 \h </w:instrText>
            </w:r>
            <w:r>
              <w:rPr>
                <w:noProof/>
                <w:webHidden/>
              </w:rPr>
            </w:r>
            <w:r>
              <w:rPr>
                <w:noProof/>
                <w:webHidden/>
              </w:rPr>
              <w:fldChar w:fldCharType="separate"/>
            </w:r>
            <w:r>
              <w:rPr>
                <w:noProof/>
                <w:webHidden/>
              </w:rPr>
              <w:t>20</w:t>
            </w:r>
            <w:r>
              <w:rPr>
                <w:noProof/>
                <w:webHidden/>
              </w:rPr>
              <w:fldChar w:fldCharType="end"/>
            </w:r>
          </w:hyperlink>
        </w:p>
        <w:p w14:paraId="55F87745" w14:textId="4FF08DF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3" w:history="1">
            <w:r w:rsidRPr="0078224F">
              <w:rPr>
                <w:rStyle w:val="Hyperlink"/>
                <w:noProof/>
              </w:rPr>
              <w:t>6.2.2</w:t>
            </w:r>
            <w:r>
              <w:rPr>
                <w:rFonts w:eastAsiaTheme="minorEastAsia" w:cstheme="minorBidi"/>
                <w:noProof/>
                <w:sz w:val="24"/>
                <w:szCs w:val="24"/>
                <w:lang w:val="en-SE" w:eastAsia="en-GB"/>
              </w:rPr>
              <w:tab/>
            </w:r>
            <w:r w:rsidRPr="0078224F">
              <w:rPr>
                <w:rStyle w:val="Hyperlink"/>
                <w:noProof/>
              </w:rPr>
              <w:t>Analysis process</w:t>
            </w:r>
            <w:r>
              <w:rPr>
                <w:noProof/>
                <w:webHidden/>
              </w:rPr>
              <w:tab/>
            </w:r>
            <w:r>
              <w:rPr>
                <w:noProof/>
                <w:webHidden/>
              </w:rPr>
              <w:fldChar w:fldCharType="begin"/>
            </w:r>
            <w:r>
              <w:rPr>
                <w:noProof/>
                <w:webHidden/>
              </w:rPr>
              <w:instrText xml:space="preserve"> PAGEREF _Toc134697503 \h </w:instrText>
            </w:r>
            <w:r>
              <w:rPr>
                <w:noProof/>
                <w:webHidden/>
              </w:rPr>
            </w:r>
            <w:r>
              <w:rPr>
                <w:noProof/>
                <w:webHidden/>
              </w:rPr>
              <w:fldChar w:fldCharType="separate"/>
            </w:r>
            <w:r>
              <w:rPr>
                <w:noProof/>
                <w:webHidden/>
              </w:rPr>
              <w:t>21</w:t>
            </w:r>
            <w:r>
              <w:rPr>
                <w:noProof/>
                <w:webHidden/>
              </w:rPr>
              <w:fldChar w:fldCharType="end"/>
            </w:r>
          </w:hyperlink>
        </w:p>
        <w:p w14:paraId="380484C8" w14:textId="0842ADB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4" w:history="1">
            <w:r w:rsidRPr="0078224F">
              <w:rPr>
                <w:rStyle w:val="Hyperlink"/>
                <w:noProof/>
                <w:lang w:eastAsia="en-GB"/>
              </w:rPr>
              <w:t>6.2.3</w:t>
            </w:r>
            <w:r>
              <w:rPr>
                <w:rFonts w:eastAsiaTheme="minorEastAsia" w:cstheme="minorBidi"/>
                <w:noProof/>
                <w:sz w:val="24"/>
                <w:szCs w:val="24"/>
                <w:lang w:val="en-SE" w:eastAsia="en-GB"/>
              </w:rPr>
              <w:tab/>
            </w:r>
            <w:r w:rsidRPr="0078224F">
              <w:rPr>
                <w:rStyle w:val="Hyperlink"/>
                <w:noProof/>
                <w:lang w:eastAsia="en-GB"/>
              </w:rPr>
              <w:t>Results from interviews</w:t>
            </w:r>
            <w:r>
              <w:rPr>
                <w:noProof/>
                <w:webHidden/>
              </w:rPr>
              <w:tab/>
            </w:r>
            <w:r>
              <w:rPr>
                <w:noProof/>
                <w:webHidden/>
              </w:rPr>
              <w:fldChar w:fldCharType="begin"/>
            </w:r>
            <w:r>
              <w:rPr>
                <w:noProof/>
                <w:webHidden/>
              </w:rPr>
              <w:instrText xml:space="preserve"> PAGEREF _Toc134697504 \h </w:instrText>
            </w:r>
            <w:r>
              <w:rPr>
                <w:noProof/>
                <w:webHidden/>
              </w:rPr>
            </w:r>
            <w:r>
              <w:rPr>
                <w:noProof/>
                <w:webHidden/>
              </w:rPr>
              <w:fldChar w:fldCharType="separate"/>
            </w:r>
            <w:r>
              <w:rPr>
                <w:noProof/>
                <w:webHidden/>
              </w:rPr>
              <w:t>22</w:t>
            </w:r>
            <w:r>
              <w:rPr>
                <w:noProof/>
                <w:webHidden/>
              </w:rPr>
              <w:fldChar w:fldCharType="end"/>
            </w:r>
          </w:hyperlink>
        </w:p>
        <w:p w14:paraId="2066CA05" w14:textId="031329FC"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5" w:history="1">
            <w:r w:rsidRPr="0078224F">
              <w:rPr>
                <w:rStyle w:val="Hyperlink"/>
                <w:noProof/>
              </w:rPr>
              <w:t>6.3</w:t>
            </w:r>
            <w:r>
              <w:rPr>
                <w:rFonts w:eastAsiaTheme="minorEastAsia" w:cstheme="minorBidi"/>
                <w:b w:val="0"/>
                <w:bCs w:val="0"/>
                <w:noProof/>
                <w:sz w:val="24"/>
                <w:szCs w:val="24"/>
                <w:lang w:val="en-SE" w:eastAsia="en-GB"/>
              </w:rPr>
              <w:tab/>
            </w:r>
            <w:r w:rsidRPr="0078224F">
              <w:rPr>
                <w:rStyle w:val="Hyperlink"/>
                <w:noProof/>
              </w:rPr>
              <w:t>Sketching &amp; Prototyping</w:t>
            </w:r>
            <w:r>
              <w:rPr>
                <w:noProof/>
                <w:webHidden/>
              </w:rPr>
              <w:tab/>
            </w:r>
            <w:r>
              <w:rPr>
                <w:noProof/>
                <w:webHidden/>
              </w:rPr>
              <w:fldChar w:fldCharType="begin"/>
            </w:r>
            <w:r>
              <w:rPr>
                <w:noProof/>
                <w:webHidden/>
              </w:rPr>
              <w:instrText xml:space="preserve"> PAGEREF _Toc134697505 \h </w:instrText>
            </w:r>
            <w:r>
              <w:rPr>
                <w:noProof/>
                <w:webHidden/>
              </w:rPr>
            </w:r>
            <w:r>
              <w:rPr>
                <w:noProof/>
                <w:webHidden/>
              </w:rPr>
              <w:fldChar w:fldCharType="separate"/>
            </w:r>
            <w:r>
              <w:rPr>
                <w:noProof/>
                <w:webHidden/>
              </w:rPr>
              <w:t>25</w:t>
            </w:r>
            <w:r>
              <w:rPr>
                <w:noProof/>
                <w:webHidden/>
              </w:rPr>
              <w:fldChar w:fldCharType="end"/>
            </w:r>
          </w:hyperlink>
        </w:p>
        <w:p w14:paraId="2260E1BB" w14:textId="598BD6A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6" w:history="1">
            <w:r w:rsidRPr="0078224F">
              <w:rPr>
                <w:rStyle w:val="Hyperlink"/>
                <w:noProof/>
              </w:rPr>
              <w:t>6.3.1</w:t>
            </w:r>
            <w:r>
              <w:rPr>
                <w:rFonts w:eastAsiaTheme="minorEastAsia" w:cstheme="minorBidi"/>
                <w:noProof/>
                <w:sz w:val="24"/>
                <w:szCs w:val="24"/>
                <w:lang w:val="en-SE" w:eastAsia="en-GB"/>
              </w:rPr>
              <w:tab/>
            </w:r>
            <w:r w:rsidRPr="0078224F">
              <w:rPr>
                <w:rStyle w:val="Hyperlink"/>
                <w:noProof/>
              </w:rPr>
              <w:t>Prototyping methodology</w:t>
            </w:r>
            <w:r>
              <w:rPr>
                <w:noProof/>
                <w:webHidden/>
              </w:rPr>
              <w:tab/>
            </w:r>
            <w:r>
              <w:rPr>
                <w:noProof/>
                <w:webHidden/>
              </w:rPr>
              <w:fldChar w:fldCharType="begin"/>
            </w:r>
            <w:r>
              <w:rPr>
                <w:noProof/>
                <w:webHidden/>
              </w:rPr>
              <w:instrText xml:space="preserve"> PAGEREF _Toc134697506 \h </w:instrText>
            </w:r>
            <w:r>
              <w:rPr>
                <w:noProof/>
                <w:webHidden/>
              </w:rPr>
            </w:r>
            <w:r>
              <w:rPr>
                <w:noProof/>
                <w:webHidden/>
              </w:rPr>
              <w:fldChar w:fldCharType="separate"/>
            </w:r>
            <w:r>
              <w:rPr>
                <w:noProof/>
                <w:webHidden/>
              </w:rPr>
              <w:t>25</w:t>
            </w:r>
            <w:r>
              <w:rPr>
                <w:noProof/>
                <w:webHidden/>
              </w:rPr>
              <w:fldChar w:fldCharType="end"/>
            </w:r>
          </w:hyperlink>
        </w:p>
        <w:p w14:paraId="79C09A72" w14:textId="0DA7859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7" w:history="1">
            <w:r w:rsidRPr="0078224F">
              <w:rPr>
                <w:rStyle w:val="Hyperlink"/>
                <w:noProof/>
              </w:rPr>
              <w:t>6.3.2</w:t>
            </w:r>
            <w:r>
              <w:rPr>
                <w:rFonts w:eastAsiaTheme="minorEastAsia" w:cstheme="minorBidi"/>
                <w:noProof/>
                <w:sz w:val="24"/>
                <w:szCs w:val="24"/>
                <w:lang w:val="en-SE" w:eastAsia="en-GB"/>
              </w:rPr>
              <w:tab/>
            </w:r>
            <w:r w:rsidRPr="0078224F">
              <w:rPr>
                <w:rStyle w:val="Hyperlink"/>
                <w:noProof/>
              </w:rPr>
              <w:t>Three-point approach</w:t>
            </w:r>
            <w:r>
              <w:rPr>
                <w:noProof/>
                <w:webHidden/>
              </w:rPr>
              <w:tab/>
            </w:r>
            <w:r>
              <w:rPr>
                <w:noProof/>
                <w:webHidden/>
              </w:rPr>
              <w:fldChar w:fldCharType="begin"/>
            </w:r>
            <w:r>
              <w:rPr>
                <w:noProof/>
                <w:webHidden/>
              </w:rPr>
              <w:instrText xml:space="preserve"> PAGEREF _Toc134697507 \h </w:instrText>
            </w:r>
            <w:r>
              <w:rPr>
                <w:noProof/>
                <w:webHidden/>
              </w:rPr>
            </w:r>
            <w:r>
              <w:rPr>
                <w:noProof/>
                <w:webHidden/>
              </w:rPr>
              <w:fldChar w:fldCharType="separate"/>
            </w:r>
            <w:r>
              <w:rPr>
                <w:noProof/>
                <w:webHidden/>
              </w:rPr>
              <w:t>26</w:t>
            </w:r>
            <w:r>
              <w:rPr>
                <w:noProof/>
                <w:webHidden/>
              </w:rPr>
              <w:fldChar w:fldCharType="end"/>
            </w:r>
          </w:hyperlink>
        </w:p>
        <w:p w14:paraId="6CF20D9C" w14:textId="01A5594B"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08" w:history="1">
            <w:r w:rsidRPr="0078224F">
              <w:rPr>
                <w:rStyle w:val="Hyperlink"/>
                <w:noProof/>
              </w:rPr>
              <w:t>6.4</w:t>
            </w:r>
            <w:r>
              <w:rPr>
                <w:rFonts w:eastAsiaTheme="minorEastAsia" w:cstheme="minorBidi"/>
                <w:b w:val="0"/>
                <w:bCs w:val="0"/>
                <w:noProof/>
                <w:sz w:val="24"/>
                <w:szCs w:val="24"/>
                <w:lang w:val="en-SE" w:eastAsia="en-GB"/>
              </w:rPr>
              <w:tab/>
            </w:r>
            <w:r w:rsidRPr="0078224F">
              <w:rPr>
                <w:rStyle w:val="Hyperlink"/>
                <w:noProof/>
              </w:rPr>
              <w:t>Usability testing</w:t>
            </w:r>
            <w:r>
              <w:rPr>
                <w:noProof/>
                <w:webHidden/>
              </w:rPr>
              <w:tab/>
            </w:r>
            <w:r>
              <w:rPr>
                <w:noProof/>
                <w:webHidden/>
              </w:rPr>
              <w:fldChar w:fldCharType="begin"/>
            </w:r>
            <w:r>
              <w:rPr>
                <w:noProof/>
                <w:webHidden/>
              </w:rPr>
              <w:instrText xml:space="preserve"> PAGEREF _Toc134697508 \h </w:instrText>
            </w:r>
            <w:r>
              <w:rPr>
                <w:noProof/>
                <w:webHidden/>
              </w:rPr>
            </w:r>
            <w:r>
              <w:rPr>
                <w:noProof/>
                <w:webHidden/>
              </w:rPr>
              <w:fldChar w:fldCharType="separate"/>
            </w:r>
            <w:r>
              <w:rPr>
                <w:noProof/>
                <w:webHidden/>
              </w:rPr>
              <w:t>29</w:t>
            </w:r>
            <w:r>
              <w:rPr>
                <w:noProof/>
                <w:webHidden/>
              </w:rPr>
              <w:fldChar w:fldCharType="end"/>
            </w:r>
          </w:hyperlink>
        </w:p>
        <w:p w14:paraId="1D00FFCD" w14:textId="0C744093"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09" w:history="1">
            <w:r w:rsidRPr="0078224F">
              <w:rPr>
                <w:rStyle w:val="Hyperlink"/>
                <w:noProof/>
              </w:rPr>
              <w:t>6.4.1</w:t>
            </w:r>
            <w:r>
              <w:rPr>
                <w:rFonts w:eastAsiaTheme="minorEastAsia" w:cstheme="minorBidi"/>
                <w:noProof/>
                <w:sz w:val="24"/>
                <w:szCs w:val="24"/>
                <w:lang w:val="en-SE" w:eastAsia="en-GB"/>
              </w:rPr>
              <w:tab/>
            </w:r>
            <w:r w:rsidRPr="0078224F">
              <w:rPr>
                <w:rStyle w:val="Hyperlink"/>
                <w:noProof/>
              </w:rPr>
              <w:t>Testing with users</w:t>
            </w:r>
            <w:r>
              <w:rPr>
                <w:noProof/>
                <w:webHidden/>
              </w:rPr>
              <w:tab/>
            </w:r>
            <w:r>
              <w:rPr>
                <w:noProof/>
                <w:webHidden/>
              </w:rPr>
              <w:fldChar w:fldCharType="begin"/>
            </w:r>
            <w:r>
              <w:rPr>
                <w:noProof/>
                <w:webHidden/>
              </w:rPr>
              <w:instrText xml:space="preserve"> PAGEREF _Toc134697509 \h </w:instrText>
            </w:r>
            <w:r>
              <w:rPr>
                <w:noProof/>
                <w:webHidden/>
              </w:rPr>
            </w:r>
            <w:r>
              <w:rPr>
                <w:noProof/>
                <w:webHidden/>
              </w:rPr>
              <w:fldChar w:fldCharType="separate"/>
            </w:r>
            <w:r>
              <w:rPr>
                <w:noProof/>
                <w:webHidden/>
              </w:rPr>
              <w:t>30</w:t>
            </w:r>
            <w:r>
              <w:rPr>
                <w:noProof/>
                <w:webHidden/>
              </w:rPr>
              <w:fldChar w:fldCharType="end"/>
            </w:r>
          </w:hyperlink>
        </w:p>
        <w:p w14:paraId="4A622520" w14:textId="16637E1E"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0" w:history="1">
            <w:r w:rsidRPr="0078224F">
              <w:rPr>
                <w:rStyle w:val="Hyperlink"/>
                <w:noProof/>
              </w:rPr>
              <w:t>6.4.2</w:t>
            </w:r>
            <w:r>
              <w:rPr>
                <w:rFonts w:eastAsiaTheme="minorEastAsia" w:cstheme="minorBidi"/>
                <w:noProof/>
                <w:sz w:val="24"/>
                <w:szCs w:val="24"/>
                <w:lang w:val="en-SE" w:eastAsia="en-GB"/>
              </w:rPr>
              <w:tab/>
            </w:r>
            <w:r w:rsidRPr="0078224F">
              <w:rPr>
                <w:rStyle w:val="Hyperlink"/>
                <w:noProof/>
              </w:rPr>
              <w:t>Iterating on the design</w:t>
            </w:r>
            <w:r>
              <w:rPr>
                <w:noProof/>
                <w:webHidden/>
              </w:rPr>
              <w:tab/>
            </w:r>
            <w:r>
              <w:rPr>
                <w:noProof/>
                <w:webHidden/>
              </w:rPr>
              <w:fldChar w:fldCharType="begin"/>
            </w:r>
            <w:r>
              <w:rPr>
                <w:noProof/>
                <w:webHidden/>
              </w:rPr>
              <w:instrText xml:space="preserve"> PAGEREF _Toc134697510 \h </w:instrText>
            </w:r>
            <w:r>
              <w:rPr>
                <w:noProof/>
                <w:webHidden/>
              </w:rPr>
            </w:r>
            <w:r>
              <w:rPr>
                <w:noProof/>
                <w:webHidden/>
              </w:rPr>
              <w:fldChar w:fldCharType="separate"/>
            </w:r>
            <w:r>
              <w:rPr>
                <w:noProof/>
                <w:webHidden/>
              </w:rPr>
              <w:t>30</w:t>
            </w:r>
            <w:r>
              <w:rPr>
                <w:noProof/>
                <w:webHidden/>
              </w:rPr>
              <w:fldChar w:fldCharType="end"/>
            </w:r>
          </w:hyperlink>
        </w:p>
        <w:p w14:paraId="32372BAB" w14:textId="325766E3"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11" w:history="1">
            <w:r w:rsidRPr="0078224F">
              <w:rPr>
                <w:rStyle w:val="Hyperlink"/>
                <w:noProof/>
              </w:rPr>
              <w:t>7</w:t>
            </w:r>
            <w:r>
              <w:rPr>
                <w:rFonts w:eastAsiaTheme="minorEastAsia" w:cstheme="minorBidi"/>
                <w:b w:val="0"/>
                <w:bCs w:val="0"/>
                <w:i w:val="0"/>
                <w:iCs w:val="0"/>
                <w:noProof/>
                <w:lang w:val="en-SE" w:eastAsia="en-GB"/>
              </w:rPr>
              <w:tab/>
            </w:r>
            <w:r w:rsidRPr="0078224F">
              <w:rPr>
                <w:rStyle w:val="Hyperlink"/>
                <w:noProof/>
              </w:rPr>
              <w:t>Proof of Concept</w:t>
            </w:r>
            <w:r>
              <w:rPr>
                <w:noProof/>
                <w:webHidden/>
              </w:rPr>
              <w:tab/>
            </w:r>
            <w:r>
              <w:rPr>
                <w:noProof/>
                <w:webHidden/>
              </w:rPr>
              <w:fldChar w:fldCharType="begin"/>
            </w:r>
            <w:r>
              <w:rPr>
                <w:noProof/>
                <w:webHidden/>
              </w:rPr>
              <w:instrText xml:space="preserve"> PAGEREF _Toc134697511 \h </w:instrText>
            </w:r>
            <w:r>
              <w:rPr>
                <w:noProof/>
                <w:webHidden/>
              </w:rPr>
            </w:r>
            <w:r>
              <w:rPr>
                <w:noProof/>
                <w:webHidden/>
              </w:rPr>
              <w:fldChar w:fldCharType="separate"/>
            </w:r>
            <w:r>
              <w:rPr>
                <w:noProof/>
                <w:webHidden/>
              </w:rPr>
              <w:t>35</w:t>
            </w:r>
            <w:r>
              <w:rPr>
                <w:noProof/>
                <w:webHidden/>
              </w:rPr>
              <w:fldChar w:fldCharType="end"/>
            </w:r>
          </w:hyperlink>
        </w:p>
        <w:p w14:paraId="0993204F" w14:textId="73F29364"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12" w:history="1">
            <w:r w:rsidRPr="0078224F">
              <w:rPr>
                <w:rStyle w:val="Hyperlink"/>
                <w:noProof/>
              </w:rPr>
              <w:t>8</w:t>
            </w:r>
            <w:r>
              <w:rPr>
                <w:rFonts w:eastAsiaTheme="minorEastAsia" w:cstheme="minorBidi"/>
                <w:b w:val="0"/>
                <w:bCs w:val="0"/>
                <w:i w:val="0"/>
                <w:iCs w:val="0"/>
                <w:noProof/>
                <w:lang w:val="en-SE" w:eastAsia="en-GB"/>
              </w:rPr>
              <w:tab/>
            </w:r>
            <w:r w:rsidRPr="0078224F">
              <w:rPr>
                <w:rStyle w:val="Hyperlink"/>
                <w:noProof/>
              </w:rPr>
              <w:t>Discussion</w:t>
            </w:r>
            <w:r>
              <w:rPr>
                <w:noProof/>
                <w:webHidden/>
              </w:rPr>
              <w:tab/>
            </w:r>
            <w:r>
              <w:rPr>
                <w:noProof/>
                <w:webHidden/>
              </w:rPr>
              <w:fldChar w:fldCharType="begin"/>
            </w:r>
            <w:r>
              <w:rPr>
                <w:noProof/>
                <w:webHidden/>
              </w:rPr>
              <w:instrText xml:space="preserve"> PAGEREF _Toc134697512 \h </w:instrText>
            </w:r>
            <w:r>
              <w:rPr>
                <w:noProof/>
                <w:webHidden/>
              </w:rPr>
            </w:r>
            <w:r>
              <w:rPr>
                <w:noProof/>
                <w:webHidden/>
              </w:rPr>
              <w:fldChar w:fldCharType="separate"/>
            </w:r>
            <w:r>
              <w:rPr>
                <w:noProof/>
                <w:webHidden/>
              </w:rPr>
              <w:t>38</w:t>
            </w:r>
            <w:r>
              <w:rPr>
                <w:noProof/>
                <w:webHidden/>
              </w:rPr>
              <w:fldChar w:fldCharType="end"/>
            </w:r>
          </w:hyperlink>
        </w:p>
        <w:p w14:paraId="6C4B1A5D" w14:textId="6563D0B3"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3" w:history="1">
            <w:r w:rsidRPr="0078224F">
              <w:rPr>
                <w:rStyle w:val="Hyperlink"/>
                <w:noProof/>
              </w:rPr>
              <w:t>8.1</w:t>
            </w:r>
            <w:r>
              <w:rPr>
                <w:rFonts w:eastAsiaTheme="minorEastAsia" w:cstheme="minorBidi"/>
                <w:b w:val="0"/>
                <w:bCs w:val="0"/>
                <w:noProof/>
                <w:sz w:val="24"/>
                <w:szCs w:val="24"/>
                <w:lang w:val="en-SE" w:eastAsia="en-GB"/>
              </w:rPr>
              <w:tab/>
            </w:r>
            <w:r w:rsidRPr="0078224F">
              <w:rPr>
                <w:rStyle w:val="Hyperlink"/>
                <w:noProof/>
              </w:rPr>
              <w:t>Answering research questions</w:t>
            </w:r>
            <w:r>
              <w:rPr>
                <w:noProof/>
                <w:webHidden/>
              </w:rPr>
              <w:tab/>
            </w:r>
            <w:r>
              <w:rPr>
                <w:noProof/>
                <w:webHidden/>
              </w:rPr>
              <w:fldChar w:fldCharType="begin"/>
            </w:r>
            <w:r>
              <w:rPr>
                <w:noProof/>
                <w:webHidden/>
              </w:rPr>
              <w:instrText xml:space="preserve"> PAGEREF _Toc134697513 \h </w:instrText>
            </w:r>
            <w:r>
              <w:rPr>
                <w:noProof/>
                <w:webHidden/>
              </w:rPr>
            </w:r>
            <w:r>
              <w:rPr>
                <w:noProof/>
                <w:webHidden/>
              </w:rPr>
              <w:fldChar w:fldCharType="separate"/>
            </w:r>
            <w:r>
              <w:rPr>
                <w:noProof/>
                <w:webHidden/>
              </w:rPr>
              <w:t>38</w:t>
            </w:r>
            <w:r>
              <w:rPr>
                <w:noProof/>
                <w:webHidden/>
              </w:rPr>
              <w:fldChar w:fldCharType="end"/>
            </w:r>
          </w:hyperlink>
        </w:p>
        <w:p w14:paraId="183F4D4F" w14:textId="71A9AF19"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4" w:history="1">
            <w:r w:rsidRPr="0078224F">
              <w:rPr>
                <w:rStyle w:val="Hyperlink"/>
                <w:noProof/>
              </w:rPr>
              <w:t>8.2</w:t>
            </w:r>
            <w:r>
              <w:rPr>
                <w:rFonts w:eastAsiaTheme="minorEastAsia" w:cstheme="minorBidi"/>
                <w:b w:val="0"/>
                <w:bCs w:val="0"/>
                <w:noProof/>
                <w:sz w:val="24"/>
                <w:szCs w:val="24"/>
                <w:lang w:val="en-SE" w:eastAsia="en-GB"/>
              </w:rPr>
              <w:tab/>
            </w:r>
            <w:r w:rsidRPr="0078224F">
              <w:rPr>
                <w:rStyle w:val="Hyperlink"/>
                <w:noProof/>
              </w:rPr>
              <w:t>The Proof-of-Concept and Literature</w:t>
            </w:r>
            <w:r>
              <w:rPr>
                <w:noProof/>
                <w:webHidden/>
              </w:rPr>
              <w:tab/>
            </w:r>
            <w:r>
              <w:rPr>
                <w:noProof/>
                <w:webHidden/>
              </w:rPr>
              <w:fldChar w:fldCharType="begin"/>
            </w:r>
            <w:r>
              <w:rPr>
                <w:noProof/>
                <w:webHidden/>
              </w:rPr>
              <w:instrText xml:space="preserve"> PAGEREF _Toc134697514 \h </w:instrText>
            </w:r>
            <w:r>
              <w:rPr>
                <w:noProof/>
                <w:webHidden/>
              </w:rPr>
            </w:r>
            <w:r>
              <w:rPr>
                <w:noProof/>
                <w:webHidden/>
              </w:rPr>
              <w:fldChar w:fldCharType="separate"/>
            </w:r>
            <w:r>
              <w:rPr>
                <w:noProof/>
                <w:webHidden/>
              </w:rPr>
              <w:t>39</w:t>
            </w:r>
            <w:r>
              <w:rPr>
                <w:noProof/>
                <w:webHidden/>
              </w:rPr>
              <w:fldChar w:fldCharType="end"/>
            </w:r>
          </w:hyperlink>
        </w:p>
        <w:p w14:paraId="4F859C5A" w14:textId="17A6C96C"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5" w:history="1">
            <w:r w:rsidRPr="0078224F">
              <w:rPr>
                <w:rStyle w:val="Hyperlink"/>
                <w:noProof/>
              </w:rPr>
              <w:t>8.3</w:t>
            </w:r>
            <w:r>
              <w:rPr>
                <w:rFonts w:eastAsiaTheme="minorEastAsia" w:cstheme="minorBidi"/>
                <w:b w:val="0"/>
                <w:bCs w:val="0"/>
                <w:noProof/>
                <w:sz w:val="24"/>
                <w:szCs w:val="24"/>
                <w:lang w:val="en-SE" w:eastAsia="en-GB"/>
              </w:rPr>
              <w:tab/>
            </w:r>
            <w:r w:rsidRPr="0078224F">
              <w:rPr>
                <w:rStyle w:val="Hyperlink"/>
                <w:noProof/>
              </w:rPr>
              <w:t>Design Process</w:t>
            </w:r>
            <w:r>
              <w:rPr>
                <w:noProof/>
                <w:webHidden/>
              </w:rPr>
              <w:tab/>
            </w:r>
            <w:r>
              <w:rPr>
                <w:noProof/>
                <w:webHidden/>
              </w:rPr>
              <w:fldChar w:fldCharType="begin"/>
            </w:r>
            <w:r>
              <w:rPr>
                <w:noProof/>
                <w:webHidden/>
              </w:rPr>
              <w:instrText xml:space="preserve"> PAGEREF _Toc134697515 \h </w:instrText>
            </w:r>
            <w:r>
              <w:rPr>
                <w:noProof/>
                <w:webHidden/>
              </w:rPr>
            </w:r>
            <w:r>
              <w:rPr>
                <w:noProof/>
                <w:webHidden/>
              </w:rPr>
              <w:fldChar w:fldCharType="separate"/>
            </w:r>
            <w:r>
              <w:rPr>
                <w:noProof/>
                <w:webHidden/>
              </w:rPr>
              <w:t>40</w:t>
            </w:r>
            <w:r>
              <w:rPr>
                <w:noProof/>
                <w:webHidden/>
              </w:rPr>
              <w:fldChar w:fldCharType="end"/>
            </w:r>
          </w:hyperlink>
        </w:p>
        <w:p w14:paraId="53CBFB91" w14:textId="532BA28E"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6" w:history="1">
            <w:r w:rsidRPr="0078224F">
              <w:rPr>
                <w:rStyle w:val="Hyperlink"/>
                <w:noProof/>
              </w:rPr>
              <w:t>8.3.1</w:t>
            </w:r>
            <w:r>
              <w:rPr>
                <w:rFonts w:eastAsiaTheme="minorEastAsia" w:cstheme="minorBidi"/>
                <w:noProof/>
                <w:sz w:val="24"/>
                <w:szCs w:val="24"/>
                <w:lang w:val="en-SE" w:eastAsia="en-GB"/>
              </w:rPr>
              <w:tab/>
            </w:r>
            <w:r w:rsidRPr="0078224F">
              <w:rPr>
                <w:rStyle w:val="Hyperlink"/>
                <w:noProof/>
              </w:rPr>
              <w:t>Pivoting to coding</w:t>
            </w:r>
            <w:r>
              <w:rPr>
                <w:noProof/>
                <w:webHidden/>
              </w:rPr>
              <w:tab/>
            </w:r>
            <w:r>
              <w:rPr>
                <w:noProof/>
                <w:webHidden/>
              </w:rPr>
              <w:fldChar w:fldCharType="begin"/>
            </w:r>
            <w:r>
              <w:rPr>
                <w:noProof/>
                <w:webHidden/>
              </w:rPr>
              <w:instrText xml:space="preserve"> PAGEREF _Toc134697516 \h </w:instrText>
            </w:r>
            <w:r>
              <w:rPr>
                <w:noProof/>
                <w:webHidden/>
              </w:rPr>
            </w:r>
            <w:r>
              <w:rPr>
                <w:noProof/>
                <w:webHidden/>
              </w:rPr>
              <w:fldChar w:fldCharType="separate"/>
            </w:r>
            <w:r>
              <w:rPr>
                <w:noProof/>
                <w:webHidden/>
              </w:rPr>
              <w:t>40</w:t>
            </w:r>
            <w:r>
              <w:rPr>
                <w:noProof/>
                <w:webHidden/>
              </w:rPr>
              <w:fldChar w:fldCharType="end"/>
            </w:r>
          </w:hyperlink>
        </w:p>
        <w:p w14:paraId="537EBF78" w14:textId="33428EF8"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7" w:history="1">
            <w:r w:rsidRPr="0078224F">
              <w:rPr>
                <w:rStyle w:val="Hyperlink"/>
                <w:noProof/>
              </w:rPr>
              <w:t>8.3.2</w:t>
            </w:r>
            <w:r>
              <w:rPr>
                <w:rFonts w:eastAsiaTheme="minorEastAsia" w:cstheme="minorBidi"/>
                <w:noProof/>
                <w:sz w:val="24"/>
                <w:szCs w:val="24"/>
                <w:lang w:val="en-SE" w:eastAsia="en-GB"/>
              </w:rPr>
              <w:tab/>
            </w:r>
            <w:r w:rsidRPr="0078224F">
              <w:rPr>
                <w:rStyle w:val="Hyperlink"/>
                <w:noProof/>
              </w:rPr>
              <w:t>Reflections on the interview process</w:t>
            </w:r>
            <w:r>
              <w:rPr>
                <w:noProof/>
                <w:webHidden/>
              </w:rPr>
              <w:tab/>
            </w:r>
            <w:r>
              <w:rPr>
                <w:noProof/>
                <w:webHidden/>
              </w:rPr>
              <w:fldChar w:fldCharType="begin"/>
            </w:r>
            <w:r>
              <w:rPr>
                <w:noProof/>
                <w:webHidden/>
              </w:rPr>
              <w:instrText xml:space="preserve"> PAGEREF _Toc134697517 \h </w:instrText>
            </w:r>
            <w:r>
              <w:rPr>
                <w:noProof/>
                <w:webHidden/>
              </w:rPr>
            </w:r>
            <w:r>
              <w:rPr>
                <w:noProof/>
                <w:webHidden/>
              </w:rPr>
              <w:fldChar w:fldCharType="separate"/>
            </w:r>
            <w:r>
              <w:rPr>
                <w:noProof/>
                <w:webHidden/>
              </w:rPr>
              <w:t>41</w:t>
            </w:r>
            <w:r>
              <w:rPr>
                <w:noProof/>
                <w:webHidden/>
              </w:rPr>
              <w:fldChar w:fldCharType="end"/>
            </w:r>
          </w:hyperlink>
        </w:p>
        <w:p w14:paraId="4084379C" w14:textId="0FCB73D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18" w:history="1">
            <w:r w:rsidRPr="0078224F">
              <w:rPr>
                <w:rStyle w:val="Hyperlink"/>
                <w:noProof/>
              </w:rPr>
              <w:t>8.3.3</w:t>
            </w:r>
            <w:r>
              <w:rPr>
                <w:rFonts w:eastAsiaTheme="minorEastAsia" w:cstheme="minorBidi"/>
                <w:noProof/>
                <w:sz w:val="24"/>
                <w:szCs w:val="24"/>
                <w:lang w:val="en-SE" w:eastAsia="en-GB"/>
              </w:rPr>
              <w:tab/>
            </w:r>
            <w:r w:rsidRPr="0078224F">
              <w:rPr>
                <w:rStyle w:val="Hyperlink"/>
                <w:noProof/>
              </w:rPr>
              <w:t>Reflections on user testing</w:t>
            </w:r>
            <w:r>
              <w:rPr>
                <w:noProof/>
                <w:webHidden/>
              </w:rPr>
              <w:tab/>
            </w:r>
            <w:r>
              <w:rPr>
                <w:noProof/>
                <w:webHidden/>
              </w:rPr>
              <w:fldChar w:fldCharType="begin"/>
            </w:r>
            <w:r>
              <w:rPr>
                <w:noProof/>
                <w:webHidden/>
              </w:rPr>
              <w:instrText xml:space="preserve"> PAGEREF _Toc134697518 \h </w:instrText>
            </w:r>
            <w:r>
              <w:rPr>
                <w:noProof/>
                <w:webHidden/>
              </w:rPr>
            </w:r>
            <w:r>
              <w:rPr>
                <w:noProof/>
                <w:webHidden/>
              </w:rPr>
              <w:fldChar w:fldCharType="separate"/>
            </w:r>
            <w:r>
              <w:rPr>
                <w:noProof/>
                <w:webHidden/>
              </w:rPr>
              <w:t>42</w:t>
            </w:r>
            <w:r>
              <w:rPr>
                <w:noProof/>
                <w:webHidden/>
              </w:rPr>
              <w:fldChar w:fldCharType="end"/>
            </w:r>
          </w:hyperlink>
        </w:p>
        <w:p w14:paraId="2B562D6C" w14:textId="4801A4A8"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19" w:history="1">
            <w:r w:rsidRPr="0078224F">
              <w:rPr>
                <w:rStyle w:val="Hyperlink"/>
                <w:noProof/>
              </w:rPr>
              <w:t>8.4</w:t>
            </w:r>
            <w:r>
              <w:rPr>
                <w:rFonts w:eastAsiaTheme="minorEastAsia" w:cstheme="minorBidi"/>
                <w:b w:val="0"/>
                <w:bCs w:val="0"/>
                <w:noProof/>
                <w:sz w:val="24"/>
                <w:szCs w:val="24"/>
                <w:lang w:val="en-SE" w:eastAsia="en-GB"/>
              </w:rPr>
              <w:tab/>
            </w:r>
            <w:r w:rsidRPr="0078224F">
              <w:rPr>
                <w:rStyle w:val="Hyperlink"/>
                <w:noProof/>
              </w:rPr>
              <w:t>Stakeholder</w:t>
            </w:r>
            <w:r>
              <w:rPr>
                <w:noProof/>
                <w:webHidden/>
              </w:rPr>
              <w:tab/>
            </w:r>
            <w:r>
              <w:rPr>
                <w:noProof/>
                <w:webHidden/>
              </w:rPr>
              <w:fldChar w:fldCharType="begin"/>
            </w:r>
            <w:r>
              <w:rPr>
                <w:noProof/>
                <w:webHidden/>
              </w:rPr>
              <w:instrText xml:space="preserve"> PAGEREF _Toc134697519 \h </w:instrText>
            </w:r>
            <w:r>
              <w:rPr>
                <w:noProof/>
                <w:webHidden/>
              </w:rPr>
            </w:r>
            <w:r>
              <w:rPr>
                <w:noProof/>
                <w:webHidden/>
              </w:rPr>
              <w:fldChar w:fldCharType="separate"/>
            </w:r>
            <w:r>
              <w:rPr>
                <w:noProof/>
                <w:webHidden/>
              </w:rPr>
              <w:t>42</w:t>
            </w:r>
            <w:r>
              <w:rPr>
                <w:noProof/>
                <w:webHidden/>
              </w:rPr>
              <w:fldChar w:fldCharType="end"/>
            </w:r>
          </w:hyperlink>
        </w:p>
        <w:p w14:paraId="2419423B" w14:textId="65FED24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0" w:history="1">
            <w:r w:rsidRPr="0078224F">
              <w:rPr>
                <w:rStyle w:val="Hyperlink"/>
                <w:noProof/>
              </w:rPr>
              <w:t>8.4.1</w:t>
            </w:r>
            <w:r>
              <w:rPr>
                <w:rFonts w:eastAsiaTheme="minorEastAsia" w:cstheme="minorBidi"/>
                <w:noProof/>
                <w:sz w:val="24"/>
                <w:szCs w:val="24"/>
                <w:lang w:val="en-SE" w:eastAsia="en-GB"/>
              </w:rPr>
              <w:tab/>
            </w:r>
            <w:r w:rsidRPr="0078224F">
              <w:rPr>
                <w:rStyle w:val="Hyperlink"/>
                <w:noProof/>
              </w:rPr>
              <w:t>Prototype data faked</w:t>
            </w:r>
            <w:r>
              <w:rPr>
                <w:noProof/>
                <w:webHidden/>
              </w:rPr>
              <w:tab/>
            </w:r>
            <w:r>
              <w:rPr>
                <w:noProof/>
                <w:webHidden/>
              </w:rPr>
              <w:fldChar w:fldCharType="begin"/>
            </w:r>
            <w:r>
              <w:rPr>
                <w:noProof/>
                <w:webHidden/>
              </w:rPr>
              <w:instrText xml:space="preserve"> PAGEREF _Toc134697520 \h </w:instrText>
            </w:r>
            <w:r>
              <w:rPr>
                <w:noProof/>
                <w:webHidden/>
              </w:rPr>
            </w:r>
            <w:r>
              <w:rPr>
                <w:noProof/>
                <w:webHidden/>
              </w:rPr>
              <w:fldChar w:fldCharType="separate"/>
            </w:r>
            <w:r>
              <w:rPr>
                <w:noProof/>
                <w:webHidden/>
              </w:rPr>
              <w:t>42</w:t>
            </w:r>
            <w:r>
              <w:rPr>
                <w:noProof/>
                <w:webHidden/>
              </w:rPr>
              <w:fldChar w:fldCharType="end"/>
            </w:r>
          </w:hyperlink>
        </w:p>
        <w:p w14:paraId="780E9B89" w14:textId="223CF32A"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1" w:history="1">
            <w:r w:rsidRPr="0078224F">
              <w:rPr>
                <w:rStyle w:val="Hyperlink"/>
                <w:noProof/>
              </w:rPr>
              <w:t>8.4.2</w:t>
            </w:r>
            <w:r>
              <w:rPr>
                <w:rFonts w:eastAsiaTheme="minorEastAsia" w:cstheme="minorBidi"/>
                <w:noProof/>
                <w:sz w:val="24"/>
                <w:szCs w:val="24"/>
                <w:lang w:val="en-SE" w:eastAsia="en-GB"/>
              </w:rPr>
              <w:tab/>
            </w:r>
            <w:r w:rsidRPr="0078224F">
              <w:rPr>
                <w:rStyle w:val="Hyperlink"/>
                <w:noProof/>
              </w:rPr>
              <w:t>Access to users</w:t>
            </w:r>
            <w:r>
              <w:rPr>
                <w:noProof/>
                <w:webHidden/>
              </w:rPr>
              <w:tab/>
            </w:r>
            <w:r>
              <w:rPr>
                <w:noProof/>
                <w:webHidden/>
              </w:rPr>
              <w:fldChar w:fldCharType="begin"/>
            </w:r>
            <w:r>
              <w:rPr>
                <w:noProof/>
                <w:webHidden/>
              </w:rPr>
              <w:instrText xml:space="preserve"> PAGEREF _Toc134697521 \h </w:instrText>
            </w:r>
            <w:r>
              <w:rPr>
                <w:noProof/>
                <w:webHidden/>
              </w:rPr>
            </w:r>
            <w:r>
              <w:rPr>
                <w:noProof/>
                <w:webHidden/>
              </w:rPr>
              <w:fldChar w:fldCharType="separate"/>
            </w:r>
            <w:r>
              <w:rPr>
                <w:noProof/>
                <w:webHidden/>
              </w:rPr>
              <w:t>43</w:t>
            </w:r>
            <w:r>
              <w:rPr>
                <w:noProof/>
                <w:webHidden/>
              </w:rPr>
              <w:fldChar w:fldCharType="end"/>
            </w:r>
          </w:hyperlink>
        </w:p>
        <w:p w14:paraId="6371C942" w14:textId="5E5569C7"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2" w:history="1">
            <w:r w:rsidRPr="0078224F">
              <w:rPr>
                <w:rStyle w:val="Hyperlink"/>
                <w:noProof/>
              </w:rPr>
              <w:t>8.4.3</w:t>
            </w:r>
            <w:r>
              <w:rPr>
                <w:rFonts w:eastAsiaTheme="minorEastAsia" w:cstheme="minorBidi"/>
                <w:noProof/>
                <w:sz w:val="24"/>
                <w:szCs w:val="24"/>
                <w:lang w:val="en-SE" w:eastAsia="en-GB"/>
              </w:rPr>
              <w:tab/>
            </w:r>
            <w:r w:rsidRPr="0078224F">
              <w:rPr>
                <w:rStyle w:val="Hyperlink"/>
                <w:noProof/>
              </w:rPr>
              <w:t>A balance between stakeholder and thesis</w:t>
            </w:r>
            <w:r>
              <w:rPr>
                <w:noProof/>
                <w:webHidden/>
              </w:rPr>
              <w:tab/>
            </w:r>
            <w:r>
              <w:rPr>
                <w:noProof/>
                <w:webHidden/>
              </w:rPr>
              <w:fldChar w:fldCharType="begin"/>
            </w:r>
            <w:r>
              <w:rPr>
                <w:noProof/>
                <w:webHidden/>
              </w:rPr>
              <w:instrText xml:space="preserve"> PAGEREF _Toc134697522 \h </w:instrText>
            </w:r>
            <w:r>
              <w:rPr>
                <w:noProof/>
                <w:webHidden/>
              </w:rPr>
            </w:r>
            <w:r>
              <w:rPr>
                <w:noProof/>
                <w:webHidden/>
              </w:rPr>
              <w:fldChar w:fldCharType="separate"/>
            </w:r>
            <w:r>
              <w:rPr>
                <w:noProof/>
                <w:webHidden/>
              </w:rPr>
              <w:t>43</w:t>
            </w:r>
            <w:r>
              <w:rPr>
                <w:noProof/>
                <w:webHidden/>
              </w:rPr>
              <w:fldChar w:fldCharType="end"/>
            </w:r>
          </w:hyperlink>
        </w:p>
        <w:p w14:paraId="1F42D7CC" w14:textId="6CCC1704"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3" w:history="1">
            <w:r w:rsidRPr="0078224F">
              <w:rPr>
                <w:rStyle w:val="Hyperlink"/>
                <w:noProof/>
              </w:rPr>
              <w:t>8.4.4</w:t>
            </w:r>
            <w:r>
              <w:rPr>
                <w:rFonts w:eastAsiaTheme="minorEastAsia" w:cstheme="minorBidi"/>
                <w:noProof/>
                <w:sz w:val="24"/>
                <w:szCs w:val="24"/>
                <w:lang w:val="en-SE" w:eastAsia="en-GB"/>
              </w:rPr>
              <w:tab/>
            </w:r>
            <w:r w:rsidRPr="0078224F">
              <w:rPr>
                <w:rStyle w:val="Hyperlink"/>
                <w:noProof/>
              </w:rPr>
              <w:t>User groups</w:t>
            </w:r>
            <w:r>
              <w:rPr>
                <w:noProof/>
                <w:webHidden/>
              </w:rPr>
              <w:tab/>
            </w:r>
            <w:r>
              <w:rPr>
                <w:noProof/>
                <w:webHidden/>
              </w:rPr>
              <w:fldChar w:fldCharType="begin"/>
            </w:r>
            <w:r>
              <w:rPr>
                <w:noProof/>
                <w:webHidden/>
              </w:rPr>
              <w:instrText xml:space="preserve"> PAGEREF _Toc134697523 \h </w:instrText>
            </w:r>
            <w:r>
              <w:rPr>
                <w:noProof/>
                <w:webHidden/>
              </w:rPr>
            </w:r>
            <w:r>
              <w:rPr>
                <w:noProof/>
                <w:webHidden/>
              </w:rPr>
              <w:fldChar w:fldCharType="separate"/>
            </w:r>
            <w:r>
              <w:rPr>
                <w:noProof/>
                <w:webHidden/>
              </w:rPr>
              <w:t>44</w:t>
            </w:r>
            <w:r>
              <w:rPr>
                <w:noProof/>
                <w:webHidden/>
              </w:rPr>
              <w:fldChar w:fldCharType="end"/>
            </w:r>
          </w:hyperlink>
        </w:p>
        <w:p w14:paraId="625D7962" w14:textId="68B365FA"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24" w:history="1">
            <w:r w:rsidRPr="0078224F">
              <w:rPr>
                <w:rStyle w:val="Hyperlink"/>
                <w:noProof/>
              </w:rPr>
              <w:t>8.5</w:t>
            </w:r>
            <w:r>
              <w:rPr>
                <w:rFonts w:eastAsiaTheme="minorEastAsia" w:cstheme="minorBidi"/>
                <w:b w:val="0"/>
                <w:bCs w:val="0"/>
                <w:noProof/>
                <w:sz w:val="24"/>
                <w:szCs w:val="24"/>
                <w:lang w:val="en-SE" w:eastAsia="en-GB"/>
              </w:rPr>
              <w:tab/>
            </w:r>
            <w:r w:rsidRPr="0078224F">
              <w:rPr>
                <w:rStyle w:val="Hyperlink"/>
                <w:noProof/>
              </w:rPr>
              <w:t>Ethics</w:t>
            </w:r>
            <w:r>
              <w:rPr>
                <w:noProof/>
                <w:webHidden/>
              </w:rPr>
              <w:tab/>
            </w:r>
            <w:r>
              <w:rPr>
                <w:noProof/>
                <w:webHidden/>
              </w:rPr>
              <w:fldChar w:fldCharType="begin"/>
            </w:r>
            <w:r>
              <w:rPr>
                <w:noProof/>
                <w:webHidden/>
              </w:rPr>
              <w:instrText xml:space="preserve"> PAGEREF _Toc134697524 \h </w:instrText>
            </w:r>
            <w:r>
              <w:rPr>
                <w:noProof/>
                <w:webHidden/>
              </w:rPr>
            </w:r>
            <w:r>
              <w:rPr>
                <w:noProof/>
                <w:webHidden/>
              </w:rPr>
              <w:fldChar w:fldCharType="separate"/>
            </w:r>
            <w:r>
              <w:rPr>
                <w:noProof/>
                <w:webHidden/>
              </w:rPr>
              <w:t>45</w:t>
            </w:r>
            <w:r>
              <w:rPr>
                <w:noProof/>
                <w:webHidden/>
              </w:rPr>
              <w:fldChar w:fldCharType="end"/>
            </w:r>
          </w:hyperlink>
        </w:p>
        <w:p w14:paraId="3706A15C" w14:textId="02BA8011"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5" w:history="1">
            <w:r w:rsidRPr="0078224F">
              <w:rPr>
                <w:rStyle w:val="Hyperlink"/>
                <w:noProof/>
              </w:rPr>
              <w:t>8.5.1</w:t>
            </w:r>
            <w:r>
              <w:rPr>
                <w:rFonts w:eastAsiaTheme="minorEastAsia" w:cstheme="minorBidi"/>
                <w:noProof/>
                <w:sz w:val="24"/>
                <w:szCs w:val="24"/>
                <w:lang w:val="en-SE" w:eastAsia="en-GB"/>
              </w:rPr>
              <w:tab/>
            </w:r>
            <w:r w:rsidRPr="0078224F">
              <w:rPr>
                <w:rStyle w:val="Hyperlink"/>
                <w:noProof/>
              </w:rPr>
              <w:t>Transparency and empowerment</w:t>
            </w:r>
            <w:r>
              <w:rPr>
                <w:noProof/>
                <w:webHidden/>
              </w:rPr>
              <w:tab/>
            </w:r>
            <w:r>
              <w:rPr>
                <w:noProof/>
                <w:webHidden/>
              </w:rPr>
              <w:fldChar w:fldCharType="begin"/>
            </w:r>
            <w:r>
              <w:rPr>
                <w:noProof/>
                <w:webHidden/>
              </w:rPr>
              <w:instrText xml:space="preserve"> PAGEREF _Toc134697525 \h </w:instrText>
            </w:r>
            <w:r>
              <w:rPr>
                <w:noProof/>
                <w:webHidden/>
              </w:rPr>
            </w:r>
            <w:r>
              <w:rPr>
                <w:noProof/>
                <w:webHidden/>
              </w:rPr>
              <w:fldChar w:fldCharType="separate"/>
            </w:r>
            <w:r>
              <w:rPr>
                <w:noProof/>
                <w:webHidden/>
              </w:rPr>
              <w:t>45</w:t>
            </w:r>
            <w:r>
              <w:rPr>
                <w:noProof/>
                <w:webHidden/>
              </w:rPr>
              <w:fldChar w:fldCharType="end"/>
            </w:r>
          </w:hyperlink>
        </w:p>
        <w:p w14:paraId="14690A76" w14:textId="2FA35660"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6" w:history="1">
            <w:r w:rsidRPr="0078224F">
              <w:rPr>
                <w:rStyle w:val="Hyperlink"/>
                <w:noProof/>
              </w:rPr>
              <w:t>8.5.2</w:t>
            </w:r>
            <w:r>
              <w:rPr>
                <w:rFonts w:eastAsiaTheme="minorEastAsia" w:cstheme="minorBidi"/>
                <w:noProof/>
                <w:sz w:val="24"/>
                <w:szCs w:val="24"/>
                <w:lang w:val="en-SE" w:eastAsia="en-GB"/>
              </w:rPr>
              <w:tab/>
            </w:r>
            <w:r w:rsidRPr="0078224F">
              <w:rPr>
                <w:rStyle w:val="Hyperlink"/>
                <w:noProof/>
              </w:rPr>
              <w:t>Impact of Interaction Design</w:t>
            </w:r>
            <w:r>
              <w:rPr>
                <w:noProof/>
                <w:webHidden/>
              </w:rPr>
              <w:tab/>
            </w:r>
            <w:r>
              <w:rPr>
                <w:noProof/>
                <w:webHidden/>
              </w:rPr>
              <w:fldChar w:fldCharType="begin"/>
            </w:r>
            <w:r>
              <w:rPr>
                <w:noProof/>
                <w:webHidden/>
              </w:rPr>
              <w:instrText xml:space="preserve"> PAGEREF _Toc134697526 \h </w:instrText>
            </w:r>
            <w:r>
              <w:rPr>
                <w:noProof/>
                <w:webHidden/>
              </w:rPr>
            </w:r>
            <w:r>
              <w:rPr>
                <w:noProof/>
                <w:webHidden/>
              </w:rPr>
              <w:fldChar w:fldCharType="separate"/>
            </w:r>
            <w:r>
              <w:rPr>
                <w:noProof/>
                <w:webHidden/>
              </w:rPr>
              <w:t>45</w:t>
            </w:r>
            <w:r>
              <w:rPr>
                <w:noProof/>
                <w:webHidden/>
              </w:rPr>
              <w:fldChar w:fldCharType="end"/>
            </w:r>
          </w:hyperlink>
        </w:p>
        <w:p w14:paraId="1CC301A6" w14:textId="520B7A9D"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27" w:history="1">
            <w:r w:rsidRPr="0078224F">
              <w:rPr>
                <w:rStyle w:val="Hyperlink"/>
                <w:noProof/>
              </w:rPr>
              <w:t>8.6</w:t>
            </w:r>
            <w:r>
              <w:rPr>
                <w:rFonts w:eastAsiaTheme="minorEastAsia" w:cstheme="minorBidi"/>
                <w:b w:val="0"/>
                <w:bCs w:val="0"/>
                <w:noProof/>
                <w:sz w:val="24"/>
                <w:szCs w:val="24"/>
                <w:lang w:val="en-SE" w:eastAsia="en-GB"/>
              </w:rPr>
              <w:tab/>
            </w:r>
            <w:r w:rsidRPr="0078224F">
              <w:rPr>
                <w:rStyle w:val="Hyperlink"/>
                <w:noProof/>
              </w:rPr>
              <w:t>Governance</w:t>
            </w:r>
            <w:r>
              <w:rPr>
                <w:noProof/>
                <w:webHidden/>
              </w:rPr>
              <w:tab/>
            </w:r>
            <w:r>
              <w:rPr>
                <w:noProof/>
                <w:webHidden/>
              </w:rPr>
              <w:fldChar w:fldCharType="begin"/>
            </w:r>
            <w:r>
              <w:rPr>
                <w:noProof/>
                <w:webHidden/>
              </w:rPr>
              <w:instrText xml:space="preserve"> PAGEREF _Toc134697527 \h </w:instrText>
            </w:r>
            <w:r>
              <w:rPr>
                <w:noProof/>
                <w:webHidden/>
              </w:rPr>
            </w:r>
            <w:r>
              <w:rPr>
                <w:noProof/>
                <w:webHidden/>
              </w:rPr>
              <w:fldChar w:fldCharType="separate"/>
            </w:r>
            <w:r>
              <w:rPr>
                <w:noProof/>
                <w:webHidden/>
              </w:rPr>
              <w:t>45</w:t>
            </w:r>
            <w:r>
              <w:rPr>
                <w:noProof/>
                <w:webHidden/>
              </w:rPr>
              <w:fldChar w:fldCharType="end"/>
            </w:r>
          </w:hyperlink>
        </w:p>
        <w:p w14:paraId="0022FA4D" w14:textId="1E0E2F05"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8" w:history="1">
            <w:r w:rsidRPr="0078224F">
              <w:rPr>
                <w:rStyle w:val="Hyperlink"/>
                <w:noProof/>
              </w:rPr>
              <w:t>8.6.1</w:t>
            </w:r>
            <w:r>
              <w:rPr>
                <w:rFonts w:eastAsiaTheme="minorEastAsia" w:cstheme="minorBidi"/>
                <w:noProof/>
                <w:sz w:val="24"/>
                <w:szCs w:val="24"/>
                <w:lang w:val="en-SE" w:eastAsia="en-GB"/>
              </w:rPr>
              <w:tab/>
            </w:r>
            <w:r w:rsidRPr="0078224F">
              <w:rPr>
                <w:rStyle w:val="Hyperlink"/>
                <w:noProof/>
              </w:rPr>
              <w:t>A real issue</w:t>
            </w:r>
            <w:r>
              <w:rPr>
                <w:noProof/>
                <w:webHidden/>
              </w:rPr>
              <w:tab/>
            </w:r>
            <w:r>
              <w:rPr>
                <w:noProof/>
                <w:webHidden/>
              </w:rPr>
              <w:fldChar w:fldCharType="begin"/>
            </w:r>
            <w:r>
              <w:rPr>
                <w:noProof/>
                <w:webHidden/>
              </w:rPr>
              <w:instrText xml:space="preserve"> PAGEREF _Toc134697528 \h </w:instrText>
            </w:r>
            <w:r>
              <w:rPr>
                <w:noProof/>
                <w:webHidden/>
              </w:rPr>
            </w:r>
            <w:r>
              <w:rPr>
                <w:noProof/>
                <w:webHidden/>
              </w:rPr>
              <w:fldChar w:fldCharType="separate"/>
            </w:r>
            <w:r>
              <w:rPr>
                <w:noProof/>
                <w:webHidden/>
              </w:rPr>
              <w:t>45</w:t>
            </w:r>
            <w:r>
              <w:rPr>
                <w:noProof/>
                <w:webHidden/>
              </w:rPr>
              <w:fldChar w:fldCharType="end"/>
            </w:r>
          </w:hyperlink>
        </w:p>
        <w:p w14:paraId="58E909E7" w14:textId="513A510D"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29" w:history="1">
            <w:r w:rsidRPr="0078224F">
              <w:rPr>
                <w:rStyle w:val="Hyperlink"/>
                <w:noProof/>
              </w:rPr>
              <w:t>8.6.2</w:t>
            </w:r>
            <w:r>
              <w:rPr>
                <w:rFonts w:eastAsiaTheme="minorEastAsia" w:cstheme="minorBidi"/>
                <w:noProof/>
                <w:sz w:val="24"/>
                <w:szCs w:val="24"/>
                <w:lang w:val="en-SE" w:eastAsia="en-GB"/>
              </w:rPr>
              <w:tab/>
            </w:r>
            <w:r w:rsidRPr="0078224F">
              <w:rPr>
                <w:rStyle w:val="Hyperlink"/>
                <w:noProof/>
              </w:rPr>
              <w:t>Accountability</w:t>
            </w:r>
            <w:r>
              <w:rPr>
                <w:noProof/>
                <w:webHidden/>
              </w:rPr>
              <w:tab/>
            </w:r>
            <w:r>
              <w:rPr>
                <w:noProof/>
                <w:webHidden/>
              </w:rPr>
              <w:fldChar w:fldCharType="begin"/>
            </w:r>
            <w:r>
              <w:rPr>
                <w:noProof/>
                <w:webHidden/>
              </w:rPr>
              <w:instrText xml:space="preserve"> PAGEREF _Toc134697529 \h </w:instrText>
            </w:r>
            <w:r>
              <w:rPr>
                <w:noProof/>
                <w:webHidden/>
              </w:rPr>
            </w:r>
            <w:r>
              <w:rPr>
                <w:noProof/>
                <w:webHidden/>
              </w:rPr>
              <w:fldChar w:fldCharType="separate"/>
            </w:r>
            <w:r>
              <w:rPr>
                <w:noProof/>
                <w:webHidden/>
              </w:rPr>
              <w:t>45</w:t>
            </w:r>
            <w:r>
              <w:rPr>
                <w:noProof/>
                <w:webHidden/>
              </w:rPr>
              <w:fldChar w:fldCharType="end"/>
            </w:r>
          </w:hyperlink>
        </w:p>
        <w:p w14:paraId="7F2DCA04" w14:textId="15DF274F" w:rsidR="001D398B" w:rsidRDefault="001D398B">
          <w:pPr>
            <w:pStyle w:val="TOC2"/>
            <w:tabs>
              <w:tab w:val="left" w:pos="880"/>
              <w:tab w:val="right" w:leader="dot" w:pos="7395"/>
            </w:tabs>
            <w:rPr>
              <w:rFonts w:eastAsiaTheme="minorEastAsia" w:cstheme="minorBidi"/>
              <w:b w:val="0"/>
              <w:bCs w:val="0"/>
              <w:noProof/>
              <w:sz w:val="24"/>
              <w:szCs w:val="24"/>
              <w:lang w:val="en-SE" w:eastAsia="en-GB"/>
            </w:rPr>
          </w:pPr>
          <w:hyperlink w:anchor="_Toc134697530" w:history="1">
            <w:r w:rsidRPr="0078224F">
              <w:rPr>
                <w:rStyle w:val="Hyperlink"/>
                <w:noProof/>
              </w:rPr>
              <w:t>8.7</w:t>
            </w:r>
            <w:r>
              <w:rPr>
                <w:rFonts w:eastAsiaTheme="minorEastAsia" w:cstheme="minorBidi"/>
                <w:b w:val="0"/>
                <w:bCs w:val="0"/>
                <w:noProof/>
                <w:sz w:val="24"/>
                <w:szCs w:val="24"/>
                <w:lang w:val="en-SE" w:eastAsia="en-GB"/>
              </w:rPr>
              <w:tab/>
            </w:r>
            <w:r w:rsidRPr="0078224F">
              <w:rPr>
                <w:rStyle w:val="Hyperlink"/>
                <w:noProof/>
              </w:rPr>
              <w:t>Future work</w:t>
            </w:r>
            <w:r>
              <w:rPr>
                <w:noProof/>
                <w:webHidden/>
              </w:rPr>
              <w:tab/>
            </w:r>
            <w:r>
              <w:rPr>
                <w:noProof/>
                <w:webHidden/>
              </w:rPr>
              <w:fldChar w:fldCharType="begin"/>
            </w:r>
            <w:r>
              <w:rPr>
                <w:noProof/>
                <w:webHidden/>
              </w:rPr>
              <w:instrText xml:space="preserve"> PAGEREF _Toc134697530 \h </w:instrText>
            </w:r>
            <w:r>
              <w:rPr>
                <w:noProof/>
                <w:webHidden/>
              </w:rPr>
            </w:r>
            <w:r>
              <w:rPr>
                <w:noProof/>
                <w:webHidden/>
              </w:rPr>
              <w:fldChar w:fldCharType="separate"/>
            </w:r>
            <w:r>
              <w:rPr>
                <w:noProof/>
                <w:webHidden/>
              </w:rPr>
              <w:t>45</w:t>
            </w:r>
            <w:r>
              <w:rPr>
                <w:noProof/>
                <w:webHidden/>
              </w:rPr>
              <w:fldChar w:fldCharType="end"/>
            </w:r>
          </w:hyperlink>
        </w:p>
        <w:p w14:paraId="1AAC07A6" w14:textId="6BEBD2F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1" w:history="1">
            <w:r w:rsidRPr="0078224F">
              <w:rPr>
                <w:rStyle w:val="Hyperlink"/>
                <w:noProof/>
              </w:rPr>
              <w:t>8.7.1</w:t>
            </w:r>
            <w:r>
              <w:rPr>
                <w:rFonts w:eastAsiaTheme="minorEastAsia" w:cstheme="minorBidi"/>
                <w:noProof/>
                <w:sz w:val="24"/>
                <w:szCs w:val="24"/>
                <w:lang w:val="en-SE" w:eastAsia="en-GB"/>
              </w:rPr>
              <w:tab/>
            </w:r>
            <w:r w:rsidRPr="0078224F">
              <w:rPr>
                <w:rStyle w:val="Hyperlink"/>
                <w:noProof/>
              </w:rPr>
              <w:t>Prototype: Purpose and implications for IKEA</w:t>
            </w:r>
            <w:r>
              <w:rPr>
                <w:noProof/>
                <w:webHidden/>
              </w:rPr>
              <w:tab/>
            </w:r>
            <w:r>
              <w:rPr>
                <w:noProof/>
                <w:webHidden/>
              </w:rPr>
              <w:fldChar w:fldCharType="begin"/>
            </w:r>
            <w:r>
              <w:rPr>
                <w:noProof/>
                <w:webHidden/>
              </w:rPr>
              <w:instrText xml:space="preserve"> PAGEREF _Toc134697531 \h </w:instrText>
            </w:r>
            <w:r>
              <w:rPr>
                <w:noProof/>
                <w:webHidden/>
              </w:rPr>
            </w:r>
            <w:r>
              <w:rPr>
                <w:noProof/>
                <w:webHidden/>
              </w:rPr>
              <w:fldChar w:fldCharType="separate"/>
            </w:r>
            <w:r>
              <w:rPr>
                <w:noProof/>
                <w:webHidden/>
              </w:rPr>
              <w:t>45</w:t>
            </w:r>
            <w:r>
              <w:rPr>
                <w:noProof/>
                <w:webHidden/>
              </w:rPr>
              <w:fldChar w:fldCharType="end"/>
            </w:r>
          </w:hyperlink>
        </w:p>
        <w:p w14:paraId="54AE1916" w14:textId="4BEBBB33"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2" w:history="1">
            <w:r w:rsidRPr="0078224F">
              <w:rPr>
                <w:rStyle w:val="Hyperlink"/>
                <w:noProof/>
              </w:rPr>
              <w:t>8.7.2</w:t>
            </w:r>
            <w:r>
              <w:rPr>
                <w:rFonts w:eastAsiaTheme="minorEastAsia" w:cstheme="minorBidi"/>
                <w:noProof/>
                <w:sz w:val="24"/>
                <w:szCs w:val="24"/>
                <w:lang w:val="en-SE" w:eastAsia="en-GB"/>
              </w:rPr>
              <w:tab/>
            </w:r>
            <w:r w:rsidRPr="0078224F">
              <w:rPr>
                <w:rStyle w:val="Hyperlink"/>
                <w:noProof/>
              </w:rPr>
              <w:t>Prototype: Implications for research</w:t>
            </w:r>
            <w:r>
              <w:rPr>
                <w:noProof/>
                <w:webHidden/>
              </w:rPr>
              <w:tab/>
            </w:r>
            <w:r>
              <w:rPr>
                <w:noProof/>
                <w:webHidden/>
              </w:rPr>
              <w:fldChar w:fldCharType="begin"/>
            </w:r>
            <w:r>
              <w:rPr>
                <w:noProof/>
                <w:webHidden/>
              </w:rPr>
              <w:instrText xml:space="preserve"> PAGEREF _Toc134697532 \h </w:instrText>
            </w:r>
            <w:r>
              <w:rPr>
                <w:noProof/>
                <w:webHidden/>
              </w:rPr>
            </w:r>
            <w:r>
              <w:rPr>
                <w:noProof/>
                <w:webHidden/>
              </w:rPr>
              <w:fldChar w:fldCharType="separate"/>
            </w:r>
            <w:r>
              <w:rPr>
                <w:noProof/>
                <w:webHidden/>
              </w:rPr>
              <w:t>45</w:t>
            </w:r>
            <w:r>
              <w:rPr>
                <w:noProof/>
                <w:webHidden/>
              </w:rPr>
              <w:fldChar w:fldCharType="end"/>
            </w:r>
          </w:hyperlink>
        </w:p>
        <w:p w14:paraId="36053A28" w14:textId="03B0AA26" w:rsidR="001D398B" w:rsidRDefault="001D398B">
          <w:pPr>
            <w:pStyle w:val="TOC3"/>
            <w:tabs>
              <w:tab w:val="left" w:pos="1100"/>
              <w:tab w:val="right" w:leader="dot" w:pos="7395"/>
            </w:tabs>
            <w:rPr>
              <w:rFonts w:eastAsiaTheme="minorEastAsia" w:cstheme="minorBidi"/>
              <w:noProof/>
              <w:sz w:val="24"/>
              <w:szCs w:val="24"/>
              <w:lang w:val="en-SE" w:eastAsia="en-GB"/>
            </w:rPr>
          </w:pPr>
          <w:hyperlink w:anchor="_Toc134697533" w:history="1">
            <w:r w:rsidRPr="0078224F">
              <w:rPr>
                <w:rStyle w:val="Hyperlink"/>
                <w:noProof/>
              </w:rPr>
              <w:t>8.7.3</w:t>
            </w:r>
            <w:r>
              <w:rPr>
                <w:rFonts w:eastAsiaTheme="minorEastAsia" w:cstheme="minorBidi"/>
                <w:noProof/>
                <w:sz w:val="24"/>
                <w:szCs w:val="24"/>
                <w:lang w:val="en-SE" w:eastAsia="en-GB"/>
              </w:rPr>
              <w:tab/>
            </w:r>
            <w:r w:rsidRPr="0078224F">
              <w:rPr>
                <w:rStyle w:val="Hyperlink"/>
                <w:noProof/>
              </w:rPr>
              <w:t>Future work</w:t>
            </w:r>
            <w:r>
              <w:rPr>
                <w:noProof/>
                <w:webHidden/>
              </w:rPr>
              <w:tab/>
            </w:r>
            <w:r>
              <w:rPr>
                <w:noProof/>
                <w:webHidden/>
              </w:rPr>
              <w:fldChar w:fldCharType="begin"/>
            </w:r>
            <w:r>
              <w:rPr>
                <w:noProof/>
                <w:webHidden/>
              </w:rPr>
              <w:instrText xml:space="preserve"> PAGEREF _Toc134697533 \h </w:instrText>
            </w:r>
            <w:r>
              <w:rPr>
                <w:noProof/>
                <w:webHidden/>
              </w:rPr>
            </w:r>
            <w:r>
              <w:rPr>
                <w:noProof/>
                <w:webHidden/>
              </w:rPr>
              <w:fldChar w:fldCharType="separate"/>
            </w:r>
            <w:r>
              <w:rPr>
                <w:noProof/>
                <w:webHidden/>
              </w:rPr>
              <w:t>45</w:t>
            </w:r>
            <w:r>
              <w:rPr>
                <w:noProof/>
                <w:webHidden/>
              </w:rPr>
              <w:fldChar w:fldCharType="end"/>
            </w:r>
          </w:hyperlink>
        </w:p>
        <w:p w14:paraId="0194F038" w14:textId="197171B2" w:rsidR="001D398B" w:rsidRDefault="001D398B">
          <w:pPr>
            <w:pStyle w:val="TOC1"/>
            <w:tabs>
              <w:tab w:val="left" w:pos="440"/>
              <w:tab w:val="right" w:leader="dot" w:pos="7395"/>
            </w:tabs>
            <w:rPr>
              <w:rFonts w:eastAsiaTheme="minorEastAsia" w:cstheme="minorBidi"/>
              <w:b w:val="0"/>
              <w:bCs w:val="0"/>
              <w:i w:val="0"/>
              <w:iCs w:val="0"/>
              <w:noProof/>
              <w:lang w:val="en-SE" w:eastAsia="en-GB"/>
            </w:rPr>
          </w:pPr>
          <w:hyperlink w:anchor="_Toc134697534" w:history="1">
            <w:r w:rsidRPr="0078224F">
              <w:rPr>
                <w:rStyle w:val="Hyperlink"/>
                <w:noProof/>
              </w:rPr>
              <w:t>9</w:t>
            </w:r>
            <w:r>
              <w:rPr>
                <w:rFonts w:eastAsiaTheme="minorEastAsia" w:cstheme="minorBidi"/>
                <w:b w:val="0"/>
                <w:bCs w:val="0"/>
                <w:i w:val="0"/>
                <w:iCs w:val="0"/>
                <w:noProof/>
                <w:lang w:val="en-SE" w:eastAsia="en-GB"/>
              </w:rPr>
              <w:tab/>
            </w:r>
            <w:r w:rsidRPr="0078224F">
              <w:rPr>
                <w:rStyle w:val="Hyperlink"/>
                <w:noProof/>
              </w:rPr>
              <w:t>Conclusion</w:t>
            </w:r>
            <w:r>
              <w:rPr>
                <w:noProof/>
                <w:webHidden/>
              </w:rPr>
              <w:tab/>
            </w:r>
            <w:r>
              <w:rPr>
                <w:noProof/>
                <w:webHidden/>
              </w:rPr>
              <w:fldChar w:fldCharType="begin"/>
            </w:r>
            <w:r>
              <w:rPr>
                <w:noProof/>
                <w:webHidden/>
              </w:rPr>
              <w:instrText xml:space="preserve"> PAGEREF _Toc134697534 \h </w:instrText>
            </w:r>
            <w:r>
              <w:rPr>
                <w:noProof/>
                <w:webHidden/>
              </w:rPr>
            </w:r>
            <w:r>
              <w:rPr>
                <w:noProof/>
                <w:webHidden/>
              </w:rPr>
              <w:fldChar w:fldCharType="separate"/>
            </w:r>
            <w:r>
              <w:rPr>
                <w:noProof/>
                <w:webHidden/>
              </w:rPr>
              <w:t>45</w:t>
            </w:r>
            <w:r>
              <w:rPr>
                <w:noProof/>
                <w:webHidden/>
              </w:rPr>
              <w:fldChar w:fldCharType="end"/>
            </w:r>
          </w:hyperlink>
        </w:p>
        <w:p w14:paraId="49D04619" w14:textId="09FF8798" w:rsidR="001D398B" w:rsidRDefault="001D398B">
          <w:pPr>
            <w:pStyle w:val="TOC1"/>
            <w:tabs>
              <w:tab w:val="left" w:pos="660"/>
              <w:tab w:val="right" w:leader="dot" w:pos="7395"/>
            </w:tabs>
            <w:rPr>
              <w:rFonts w:eastAsiaTheme="minorEastAsia" w:cstheme="minorBidi"/>
              <w:b w:val="0"/>
              <w:bCs w:val="0"/>
              <w:i w:val="0"/>
              <w:iCs w:val="0"/>
              <w:noProof/>
              <w:lang w:val="en-SE" w:eastAsia="en-GB"/>
            </w:rPr>
          </w:pPr>
          <w:hyperlink w:anchor="_Toc134697535" w:history="1">
            <w:r w:rsidRPr="0078224F">
              <w:rPr>
                <w:rStyle w:val="Hyperlink"/>
                <w:noProof/>
              </w:rPr>
              <w:t>10</w:t>
            </w:r>
            <w:r>
              <w:rPr>
                <w:rFonts w:eastAsiaTheme="minorEastAsia" w:cstheme="minorBidi"/>
                <w:b w:val="0"/>
                <w:bCs w:val="0"/>
                <w:i w:val="0"/>
                <w:iCs w:val="0"/>
                <w:noProof/>
                <w:lang w:val="en-SE" w:eastAsia="en-GB"/>
              </w:rPr>
              <w:tab/>
            </w:r>
            <w:r w:rsidRPr="0078224F">
              <w:rPr>
                <w:rStyle w:val="Hyperlink"/>
                <w:noProof/>
              </w:rPr>
              <w:t>References</w:t>
            </w:r>
            <w:r>
              <w:rPr>
                <w:noProof/>
                <w:webHidden/>
              </w:rPr>
              <w:tab/>
            </w:r>
            <w:r>
              <w:rPr>
                <w:noProof/>
                <w:webHidden/>
              </w:rPr>
              <w:fldChar w:fldCharType="begin"/>
            </w:r>
            <w:r>
              <w:rPr>
                <w:noProof/>
                <w:webHidden/>
              </w:rPr>
              <w:instrText xml:space="preserve"> PAGEREF _Toc134697535 \h </w:instrText>
            </w:r>
            <w:r>
              <w:rPr>
                <w:noProof/>
                <w:webHidden/>
              </w:rPr>
            </w:r>
            <w:r>
              <w:rPr>
                <w:noProof/>
                <w:webHidden/>
              </w:rPr>
              <w:fldChar w:fldCharType="separate"/>
            </w:r>
            <w:r>
              <w:rPr>
                <w:noProof/>
                <w:webHidden/>
              </w:rPr>
              <w:t>45</w:t>
            </w:r>
            <w:r>
              <w:rPr>
                <w:noProof/>
                <w:webHidden/>
              </w:rPr>
              <w:fldChar w:fldCharType="end"/>
            </w:r>
          </w:hyperlink>
        </w:p>
        <w:p w14:paraId="01E5913F" w14:textId="3753EAB9"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697479"/>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697480"/>
      <w:r w:rsidRPr="004560CB">
        <w:rPr>
          <w:lang w:val="en-GB"/>
        </w:rPr>
        <w:t>Context</w:t>
      </w:r>
      <w:bookmarkEnd w:id="4"/>
    </w:p>
    <w:p w14:paraId="3F3C5CC7" w14:textId="3610A6D4" w:rsidR="00815AAE" w:rsidRPr="004560CB" w:rsidRDefault="00815AAE" w:rsidP="00815AAE">
      <w:pPr>
        <w:pStyle w:val="Heading3"/>
      </w:pPr>
      <w:bookmarkStart w:id="5" w:name="_Toc134697481"/>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t xml:space="preserve">How it has changed over time and how it is still </w:t>
      </w:r>
      <w:proofErr w:type="gramStart"/>
      <w:r w:rsidRPr="004560CB">
        <w:t>changing</w:t>
      </w:r>
      <w:proofErr w:type="gramEnd"/>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40AB4795" w14:textId="5962648E" w:rsidR="00503521" w:rsidRPr="004560CB" w:rsidRDefault="00503521" w:rsidP="00CD6BC9">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3223D779" w14:textId="3781038A" w:rsidR="00815AAE" w:rsidRDefault="00135F57" w:rsidP="00815AAE">
      <w:pPr>
        <w:pStyle w:val="Heading3"/>
      </w:pPr>
      <w:r>
        <w:t>Software Development Governance</w:t>
      </w:r>
    </w:p>
    <w:p w14:paraId="6A9E1757" w14:textId="3951DC73"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741F6D">
        <w:t xml:space="preserve">And what determines who is accountable for </w:t>
      </w:r>
      <w:r w:rsidR="009305CC">
        <w:t xml:space="preserve">the </w:t>
      </w:r>
      <w:r w:rsidR="00741F6D">
        <w:t>software?</w:t>
      </w:r>
    </w:p>
    <w:p w14:paraId="00678CDF" w14:textId="356CDCF6" w:rsidR="00537398" w:rsidRDefault="00C4102B" w:rsidP="00537398">
      <w:r>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13F3EB9D" w14:textId="56372896" w:rsidR="00741F6D" w:rsidRPr="00E055C0" w:rsidRDefault="00741F6D" w:rsidP="00E055C0">
      <w:pPr>
        <w:pStyle w:val="ListParagraph"/>
        <w:numPr>
          <w:ilvl w:val="0"/>
          <w:numId w:val="44"/>
        </w:numPr>
        <w:rPr>
          <w:i/>
          <w:iCs/>
        </w:rPr>
      </w:pPr>
      <w:r w:rsidRPr="00E055C0">
        <w:rPr>
          <w:i/>
          <w:iCs/>
        </w:rPr>
        <w:t>“</w:t>
      </w:r>
      <w:r w:rsidR="00E055C0" w:rsidRPr="00E055C0">
        <w:rPr>
          <w:i/>
          <w:iCs/>
        </w:rPr>
        <w:t>Establishing chains of responsibility, authority and communication to empower people within a software development organization (static or structural component of governance)</w:t>
      </w:r>
      <w:r w:rsidRPr="00E055C0">
        <w:rPr>
          <w:i/>
          <w:iCs/>
        </w:rPr>
        <w:t>”</w:t>
      </w:r>
      <w:r w:rsidR="00093C9E">
        <w:rPr>
          <w:i/>
          <w:iCs/>
        </w:rPr>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7B7D3285" w14:textId="1CADE501" w:rsidR="00E055C0" w:rsidRDefault="00E055C0" w:rsidP="00E055C0">
      <w:pPr>
        <w:pStyle w:val="ListParagraph"/>
        <w:numPr>
          <w:ilvl w:val="0"/>
          <w:numId w:val="44"/>
        </w:numPr>
      </w:pPr>
      <w:r>
        <w:rPr>
          <w:i/>
          <w:iCs/>
        </w:rPr>
        <w:t>“</w:t>
      </w:r>
      <w:r w:rsidR="0065465C" w:rsidRPr="0065465C">
        <w:rPr>
          <w:i/>
          <w:iCs/>
        </w:rPr>
        <w:t xml:space="preserve">Establishing measurement and control mechanisms to enable software developers, project managers and others within a software </w:t>
      </w:r>
      <w:r w:rsidR="0065465C" w:rsidRPr="0065465C">
        <w:rPr>
          <w:i/>
          <w:iCs/>
        </w:rPr>
        <w:lastRenderedPageBreak/>
        <w:t>development organization to carry out their roles and responsibilities (dynamic or measurement component of governance)</w:t>
      </w:r>
      <w:r>
        <w:rPr>
          <w:i/>
          <w:iCs/>
        </w:rPr>
        <w:t>”</w:t>
      </w:r>
      <w:r w:rsidR="00093C9E" w:rsidRPr="00093C9E">
        <w:t xml:space="preserve"> </w:t>
      </w:r>
      <w:r w:rsidR="00093C9E" w:rsidRPr="00093C9E">
        <w:fldChar w:fldCharType="begin"/>
      </w:r>
      <w:r w:rsidR="00093C9E" w:rsidRPr="00093C9E">
        <w:instrText xml:space="preserve"> ADDIN ZOTERO_ITEM CSL_CITATION {"citationID":"7xBPCMC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00093C9E" w:rsidRPr="00093C9E">
        <w:fldChar w:fldCharType="separate"/>
      </w:r>
      <w:r w:rsidR="00093C9E" w:rsidRPr="00093C9E">
        <w:rPr>
          <w:noProof/>
        </w:rPr>
        <w:t>(Chulani et al., 2008, p. 1)</w:t>
      </w:r>
      <w:r w:rsidR="00093C9E" w:rsidRPr="00093C9E">
        <w:fldChar w:fldCharType="end"/>
      </w:r>
      <w:r w:rsidR="00E030B0">
        <w:t>.</w:t>
      </w:r>
    </w:p>
    <w:p w14:paraId="54D0E790" w14:textId="78522B4D" w:rsidR="00741F6D" w:rsidRDefault="002A5A7B" w:rsidP="00741F6D">
      <w:r>
        <w:t>Understanding governance and how it affects a solution roadmap is, according to Chulani et al.</w:t>
      </w:r>
      <w:r w:rsidRPr="002A5A7B">
        <w:t xml:space="preserve"> </w:t>
      </w:r>
      <w:r>
        <w:fldChar w:fldCharType="begin"/>
      </w:r>
      <w:r>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8D09D9">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4EA6E3C1"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FD502C">
        <w:t xml:space="preserve">which will be shown later in the </w:t>
      </w:r>
      <w:r w:rsidR="00FD502C">
        <w:fldChar w:fldCharType="begin"/>
      </w:r>
      <w:r w:rsidR="00FD502C">
        <w:instrText xml:space="preserve"> REF _Ref134714947 \h </w:instrText>
      </w:r>
      <w:r w:rsidR="00FD502C">
        <w:fldChar w:fldCharType="separate"/>
      </w:r>
      <w:r w:rsidR="00FD502C"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FD502C"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6" w:name="_Toc134697483"/>
      <w:r w:rsidRPr="004560CB">
        <w:t>Background</w:t>
      </w:r>
      <w:bookmarkEnd w:id="6"/>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lastRenderedPageBreak/>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697484"/>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697485"/>
      <w:r w:rsidRPr="004560CB">
        <w:rPr>
          <w:lang w:val="en-GB"/>
        </w:rPr>
        <w:t>Related works</w:t>
      </w:r>
      <w:bookmarkEnd w:id="8"/>
    </w:p>
    <w:p w14:paraId="1A848FE4" w14:textId="026F4138" w:rsidR="000249FB" w:rsidRPr="004560CB" w:rsidRDefault="000249FB" w:rsidP="000249FB">
      <w:pPr>
        <w:pStyle w:val="Heading3"/>
      </w:pPr>
      <w:bookmarkStart w:id="9" w:name="_Toc134697486"/>
      <w:r w:rsidRPr="004560CB">
        <w:t>Connected Papers</w:t>
      </w:r>
      <w:bookmarkEnd w:id="9"/>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w:t>
      </w:r>
      <w:r w:rsidR="0033321B" w:rsidRPr="004560CB">
        <w:rPr>
          <w:iCs/>
        </w:rPr>
        <w:lastRenderedPageBreak/>
        <w:t xml:space="preserve">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2181C625" w:rsidR="00E2041F" w:rsidRPr="004560CB" w:rsidRDefault="00E2041F" w:rsidP="00E2041F">
      <w:pPr>
        <w:pStyle w:val="Caption"/>
        <w:jc w:val="center"/>
        <w:rPr>
          <w:iCs w:val="0"/>
        </w:rPr>
      </w:pPr>
      <w:bookmarkStart w:id="10" w:name="_Ref134443104"/>
      <w:r w:rsidRPr="004560CB">
        <w:t xml:space="preserve">Figure </w:t>
      </w:r>
      <w:r w:rsidRPr="004560CB">
        <w:fldChar w:fldCharType="begin"/>
      </w:r>
      <w:r w:rsidRPr="004560CB">
        <w:instrText xml:space="preserve"> SEQ Figure \* ARABIC </w:instrText>
      </w:r>
      <w:r w:rsidRPr="004560CB">
        <w:fldChar w:fldCharType="separate"/>
      </w:r>
      <w:r w:rsidR="007B2F3F">
        <w:rPr>
          <w:noProof/>
        </w:rPr>
        <w:t>1</w:t>
      </w:r>
      <w:r w:rsidRPr="004560CB">
        <w:fldChar w:fldCharType="end"/>
      </w:r>
      <w:bookmarkEnd w:id="10"/>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2CD8C07"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1D398B" w:rsidRPr="004560CB">
        <w:t xml:space="preserve">Figure </w:t>
      </w:r>
      <w:r w:rsidR="001D398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22BA6126"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5325C2E3"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1D398B" w:rsidRPr="004560CB">
        <w:t xml:space="preserve">Figure </w:t>
      </w:r>
      <w:r w:rsidR="001D398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1"/>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1"/>
      <w:r w:rsidR="002E7327" w:rsidRPr="004560CB">
        <w:rPr>
          <w:rStyle w:val="CommentReference"/>
        </w:rPr>
        <w:commentReference w:id="11"/>
      </w:r>
    </w:p>
    <w:p w14:paraId="6FE36684" w14:textId="4DD022B8" w:rsidR="00634EE9" w:rsidRPr="004560CB" w:rsidRDefault="00B60ED2" w:rsidP="00D44EB5">
      <w:pPr>
        <w:pStyle w:val="Quote"/>
      </w:pPr>
      <w:r w:rsidRPr="004560CB">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w:t>
      </w:r>
      <w:r w:rsidR="00AB4CC8" w:rsidRPr="004560CB">
        <w:lastRenderedPageBreak/>
        <w:t xml:space="preserve">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2" w:name="_Toc134697487"/>
      <w:r w:rsidRPr="004560CB">
        <w:t>Sense.us</w:t>
      </w:r>
      <w:bookmarkEnd w:id="12"/>
    </w:p>
    <w:p w14:paraId="3A48D355" w14:textId="06005C86"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1D398B" w:rsidRPr="004560CB">
        <w:t xml:space="preserve">Figure </w:t>
      </w:r>
      <w:r w:rsidR="001D398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6713E59B"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7B2F3F">
        <w:rPr>
          <w:noProof/>
        </w:rPr>
        <w:t>2</w:t>
      </w:r>
      <w:r w:rsidRPr="004560CB">
        <w:fldChar w:fldCharType="end"/>
      </w:r>
      <w:bookmarkEnd w:id="13"/>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lastRenderedPageBreak/>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4" w:name="_Toc134697488"/>
      <w:r w:rsidRPr="004560CB">
        <w:t>Google Maps</w:t>
      </w:r>
      <w:bookmarkEnd w:id="14"/>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3C05BBC6"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1D398B" w:rsidRPr="004560CB">
        <w:t xml:space="preserve">Figure </w:t>
      </w:r>
      <w:r w:rsidR="001D398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1D398B" w:rsidRPr="004560CB">
        <w:t xml:space="preserve">Figure </w:t>
      </w:r>
      <w:r w:rsidR="001D398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Users can update and add new data to Google Maps, which is then 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4175279C" w:rsidR="00312179" w:rsidRPr="004560CB" w:rsidRDefault="00312179" w:rsidP="009F6FF7">
      <w:pPr>
        <w:pStyle w:val="Caption"/>
        <w:jc w:val="center"/>
      </w:pPr>
      <w:bookmarkStart w:id="15" w:name="_Ref134455870"/>
      <w:r w:rsidRPr="004560CB">
        <w:t xml:space="preserve">Figure </w:t>
      </w:r>
      <w:r w:rsidRPr="004560CB">
        <w:fldChar w:fldCharType="begin"/>
      </w:r>
      <w:r w:rsidRPr="004560CB">
        <w:instrText xml:space="preserve"> SEQ Figure \* ARABIC </w:instrText>
      </w:r>
      <w:r w:rsidRPr="004560CB">
        <w:fldChar w:fldCharType="separate"/>
      </w:r>
      <w:r w:rsidR="007B2F3F">
        <w:rPr>
          <w:noProof/>
        </w:rPr>
        <w:t>3</w:t>
      </w:r>
      <w:r w:rsidRPr="004560CB">
        <w:fldChar w:fldCharType="end"/>
      </w:r>
      <w:bookmarkEnd w:id="15"/>
      <w:r w:rsidRPr="004560CB">
        <w:t>. Google Maps.</w:t>
      </w:r>
    </w:p>
    <w:p w14:paraId="7AED7D26" w14:textId="79571179" w:rsidR="007C639B" w:rsidRPr="004560CB" w:rsidRDefault="007C639B" w:rsidP="007C639B">
      <w:pPr>
        <w:pStyle w:val="Heading3"/>
      </w:pPr>
      <w:bookmarkStart w:id="16" w:name="_Ref134646236"/>
      <w:bookmarkStart w:id="17" w:name="_Ref134646239"/>
      <w:bookmarkStart w:id="18" w:name="_Toc134697489"/>
      <w:r w:rsidRPr="004560CB">
        <w:t>Summary</w:t>
      </w:r>
      <w:bookmarkEnd w:id="16"/>
      <w:bookmarkEnd w:id="17"/>
      <w:bookmarkEnd w:id="18"/>
    </w:p>
    <w:p w14:paraId="4F135DE9" w14:textId="44244719" w:rsidR="00573086" w:rsidRPr="004560CB" w:rsidRDefault="00C91CEB" w:rsidP="00C91CEB">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19" w:name="_Toc134697490"/>
      <w:r w:rsidRPr="004560CB">
        <w:rPr>
          <w:lang w:val="en-GB"/>
        </w:rPr>
        <w:lastRenderedPageBreak/>
        <w:t>Theory</w:t>
      </w:r>
      <w:bookmarkEnd w:id="19"/>
    </w:p>
    <w:p w14:paraId="661060A0" w14:textId="77777777" w:rsidR="000414F0" w:rsidRPr="004560CB" w:rsidRDefault="000414F0" w:rsidP="000414F0">
      <w:pPr>
        <w:pStyle w:val="Heading2"/>
        <w:rPr>
          <w:lang w:val="en-GB"/>
        </w:rPr>
      </w:pPr>
      <w:bookmarkStart w:id="20" w:name="_Toc134697491"/>
      <w:r w:rsidRPr="004560CB">
        <w:rPr>
          <w:lang w:val="en-GB"/>
        </w:rPr>
        <w:t>The current state of Visualisation Design</w:t>
      </w:r>
      <w:bookmarkEnd w:id="20"/>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1" w:name="_Toc134697492"/>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1"/>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2" w:name="_Toc134697493"/>
      <w:r w:rsidRPr="004560CB">
        <w:rPr>
          <w:lang w:val="en-GB"/>
        </w:rPr>
        <w:t>Designing user</w:t>
      </w:r>
      <w:r w:rsidR="006A03D9" w:rsidRPr="004560CB">
        <w:rPr>
          <w:lang w:val="en-GB"/>
        </w:rPr>
        <w:t>-</w:t>
      </w:r>
      <w:r w:rsidRPr="004560CB">
        <w:rPr>
          <w:lang w:val="en-GB"/>
        </w:rPr>
        <w:t>centric visualisations</w:t>
      </w:r>
      <w:bookmarkEnd w:id="22"/>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86A880C"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1D398B" w:rsidRPr="004560CB">
        <w:t xml:space="preserve">Figure </w:t>
      </w:r>
      <w:r w:rsidR="001D398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3704C2FE" w:rsidR="000B67D9" w:rsidRPr="004560CB" w:rsidRDefault="003B5BFA" w:rsidP="00263302">
      <w:pPr>
        <w:pStyle w:val="Caption"/>
        <w:jc w:val="center"/>
      </w:pPr>
      <w:bookmarkStart w:id="23" w:name="_Ref134200405"/>
      <w:r w:rsidRPr="004560CB">
        <w:t xml:space="preserve">Figure </w:t>
      </w:r>
      <w:r w:rsidRPr="004560CB">
        <w:fldChar w:fldCharType="begin"/>
      </w:r>
      <w:r w:rsidRPr="004560CB">
        <w:instrText xml:space="preserve"> SEQ Figure \* ARABIC </w:instrText>
      </w:r>
      <w:r w:rsidRPr="004560CB">
        <w:fldChar w:fldCharType="separate"/>
      </w:r>
      <w:r w:rsidR="007B2F3F">
        <w:rPr>
          <w:noProof/>
        </w:rPr>
        <w:t>4</w:t>
      </w:r>
      <w:r w:rsidRPr="004560CB">
        <w:fldChar w:fldCharType="end"/>
      </w:r>
      <w:bookmarkEnd w:id="23"/>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0B98AE3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1D398B" w:rsidRPr="004560CB">
        <w:t xml:space="preserve">Table </w:t>
      </w:r>
      <w:r w:rsidR="001D398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commentRangeStart w:id="24"/>
            <w:r w:rsidRPr="004560CB">
              <w:rPr>
                <w:b/>
                <w:bCs/>
              </w:rPr>
              <w:t>Components</w:t>
            </w:r>
            <w:commentRangeEnd w:id="24"/>
            <w:r w:rsidR="00877BD6">
              <w:rPr>
                <w:rStyle w:val="CommentReference"/>
              </w:rPr>
              <w:commentReference w:id="24"/>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66D98550" w:rsidR="00ED526C" w:rsidRPr="004560CB" w:rsidRDefault="00ED526C" w:rsidP="00ED526C">
      <w:pPr>
        <w:pStyle w:val="Caption"/>
        <w:jc w:val="center"/>
      </w:pPr>
      <w:bookmarkStart w:id="25" w:name="_Ref134279082"/>
      <w:r w:rsidRPr="004560CB">
        <w:t xml:space="preserve">Table </w:t>
      </w:r>
      <w:r w:rsidR="00F64AD4">
        <w:fldChar w:fldCharType="begin"/>
      </w:r>
      <w:r w:rsidR="00F64AD4">
        <w:instrText xml:space="preserve"> SEQ Table \* ARABIC </w:instrText>
      </w:r>
      <w:r w:rsidR="00F64AD4">
        <w:fldChar w:fldCharType="separate"/>
      </w:r>
      <w:r w:rsidR="005C7C22">
        <w:rPr>
          <w:noProof/>
        </w:rPr>
        <w:t>1</w:t>
      </w:r>
      <w:r w:rsidR="00F64AD4">
        <w:fldChar w:fldCharType="end"/>
      </w:r>
      <w:bookmarkEnd w:id="25"/>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6" w:name="_Toc134697494"/>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6"/>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bookmarkStart w:id="27" w:name="_Toc134697495"/>
      <w:r w:rsidRPr="004560CB">
        <w:t>Research question</w:t>
      </w:r>
      <w:bookmarkEnd w:id="27"/>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8" w:name="_Toc134697496"/>
      <w:bookmarkStart w:id="29" w:name="_Ref134714947"/>
      <w:r w:rsidRPr="004560CB">
        <w:rPr>
          <w:lang w:val="en-GB"/>
        </w:rPr>
        <w:t>Design process and methods</w:t>
      </w:r>
      <w:bookmarkEnd w:id="28"/>
      <w:bookmarkEnd w:id="29"/>
    </w:p>
    <w:p w14:paraId="729248A6" w14:textId="4D824022" w:rsidR="00BA7690" w:rsidRPr="004560CB" w:rsidRDefault="007E082F" w:rsidP="00BA7690">
      <w:pPr>
        <w:pStyle w:val="Heading2"/>
        <w:rPr>
          <w:lang w:val="en-GB"/>
        </w:rPr>
      </w:pPr>
      <w:bookmarkStart w:id="30" w:name="_Toc134697497"/>
      <w:r w:rsidRPr="004560CB">
        <w:rPr>
          <w:lang w:val="en-GB"/>
        </w:rPr>
        <w:t>P</w:t>
      </w:r>
      <w:r w:rsidR="00BA7690" w:rsidRPr="004560CB">
        <w:rPr>
          <w:lang w:val="en-GB"/>
        </w:rPr>
        <w:t>lanning</w:t>
      </w:r>
      <w:bookmarkEnd w:id="30"/>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31" w:name="_Toc134697498"/>
      <w:r w:rsidRPr="004560CB">
        <w:t xml:space="preserve">User </w:t>
      </w:r>
      <w:r w:rsidR="00A677DF" w:rsidRPr="004560CB">
        <w:t>Centred</w:t>
      </w:r>
      <w:r w:rsidRPr="004560CB">
        <w:t xml:space="preserve"> Design</w:t>
      </w:r>
      <w:bookmarkEnd w:id="31"/>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32" w:name="_Toc134697499"/>
      <w:r w:rsidRPr="004560CB">
        <w:lastRenderedPageBreak/>
        <w:t>Literature research</w:t>
      </w:r>
      <w:bookmarkEnd w:id="32"/>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3" w:name="_Toc134697500"/>
      <w:r w:rsidRPr="004560CB">
        <w:t xml:space="preserve">The </w:t>
      </w:r>
      <w:r w:rsidR="00C17FF8" w:rsidRPr="004560CB">
        <w:t>Double Diamond</w:t>
      </w:r>
      <w:r w:rsidRPr="004560CB">
        <w:t xml:space="preserve"> research method</w:t>
      </w:r>
      <w:bookmarkEnd w:id="33"/>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75F90945"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1D398B" w:rsidRPr="004560CB">
        <w:t xml:space="preserve">Figure </w:t>
      </w:r>
      <w:r w:rsidR="001D398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796066C4" w:rsidR="00667934" w:rsidRPr="004560CB" w:rsidRDefault="00667934" w:rsidP="00915EF4">
      <w:pPr>
        <w:pStyle w:val="Caption"/>
        <w:jc w:val="center"/>
      </w:pPr>
      <w:bookmarkStart w:id="34" w:name="_Ref134088274"/>
      <w:r w:rsidRPr="004560CB">
        <w:t xml:space="preserve">Figure </w:t>
      </w:r>
      <w:r w:rsidRPr="004560CB">
        <w:fldChar w:fldCharType="begin"/>
      </w:r>
      <w:r w:rsidRPr="004560CB">
        <w:instrText xml:space="preserve"> SEQ Figure \* ARABIC </w:instrText>
      </w:r>
      <w:r w:rsidRPr="004560CB">
        <w:fldChar w:fldCharType="separate"/>
      </w:r>
      <w:r w:rsidR="007B2F3F">
        <w:rPr>
          <w:noProof/>
        </w:rPr>
        <w:t>5</w:t>
      </w:r>
      <w:r w:rsidRPr="004560CB">
        <w:fldChar w:fldCharType="end"/>
      </w:r>
      <w:bookmarkEnd w:id="34"/>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5" w:name="_Toc134697501"/>
      <w:r w:rsidRPr="004560CB">
        <w:rPr>
          <w:lang w:val="en-GB"/>
        </w:rPr>
        <w:t>Early design stages</w:t>
      </w:r>
      <w:bookmarkEnd w:id="35"/>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6" w:name="_Toc134697502"/>
      <w:r w:rsidRPr="004560CB">
        <w:rPr>
          <w:lang w:eastAsia="en-GB"/>
        </w:rPr>
        <w:t>Exploratory discussions</w:t>
      </w:r>
      <w:bookmarkEnd w:id="36"/>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7" w:name="_Toc134697503"/>
      <w:r w:rsidRPr="004560CB">
        <w:t>Analysis process</w:t>
      </w:r>
      <w:bookmarkEnd w:id="37"/>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717A7F0B" w:rsidR="00657C1E" w:rsidRPr="004560CB" w:rsidRDefault="00657C1E" w:rsidP="00657C1E">
      <w:pPr>
        <w:pStyle w:val="Caption"/>
        <w:jc w:val="center"/>
        <w:rPr>
          <w:lang w:eastAsia="en-GB"/>
        </w:rPr>
      </w:pPr>
      <w:bookmarkStart w:id="38" w:name="_Ref133499680"/>
      <w:r w:rsidRPr="004560CB">
        <w:t xml:space="preserve">Figure </w:t>
      </w:r>
      <w:r w:rsidRPr="004560CB">
        <w:fldChar w:fldCharType="begin"/>
      </w:r>
      <w:r w:rsidRPr="004560CB">
        <w:instrText xml:space="preserve"> SEQ Figure \* ARABIC </w:instrText>
      </w:r>
      <w:r w:rsidRPr="004560CB">
        <w:fldChar w:fldCharType="separate"/>
      </w:r>
      <w:r w:rsidR="007B2F3F">
        <w:rPr>
          <w:noProof/>
        </w:rPr>
        <w:t>6</w:t>
      </w:r>
      <w:r w:rsidRPr="004560CB">
        <w:fldChar w:fldCharType="end"/>
      </w:r>
      <w:bookmarkEnd w:id="38"/>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its</w:t>
      </w:r>
      <w:r w:rsidR="00E97D25" w:rsidRPr="004560CB">
        <w:t xml:space="preserve"> are generated insights.</w:t>
      </w:r>
    </w:p>
    <w:p w14:paraId="4EE96CFD" w14:textId="0BD81320"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1D398B" w:rsidRPr="004560CB">
        <w:t xml:space="preserve">Figure </w:t>
      </w:r>
      <w:r w:rsidR="001D398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9" w:name="_Toc134697504"/>
      <w:r w:rsidRPr="004560CB">
        <w:rPr>
          <w:lang w:eastAsia="en-GB"/>
        </w:rPr>
        <w:t>Results from interviews</w:t>
      </w:r>
      <w:bookmarkEnd w:id="39"/>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9F80339" w:rsidR="00185670" w:rsidRPr="004560CB" w:rsidRDefault="000D4BCC" w:rsidP="000D4BCC">
      <w:pPr>
        <w:pStyle w:val="Caption"/>
        <w:jc w:val="center"/>
        <w:rPr>
          <w:rFonts w:ascii="Times New Roman" w:hAnsi="Times New Roman"/>
        </w:rPr>
      </w:pPr>
      <w:bookmarkStart w:id="40" w:name="_Ref134017650"/>
      <w:r w:rsidRPr="004560CB">
        <w:t xml:space="preserve">Table </w:t>
      </w:r>
      <w:r w:rsidR="00F64AD4">
        <w:fldChar w:fldCharType="begin"/>
      </w:r>
      <w:r w:rsidR="00F64AD4">
        <w:instrText xml:space="preserve"> SEQ Table \* ARABIC </w:instrText>
      </w:r>
      <w:r w:rsidR="00F64AD4">
        <w:fldChar w:fldCharType="separate"/>
      </w:r>
      <w:r w:rsidR="005C7C22">
        <w:rPr>
          <w:noProof/>
        </w:rPr>
        <w:t>2</w:t>
      </w:r>
      <w:r w:rsidR="00F64AD4">
        <w:fldChar w:fldCharType="end"/>
      </w:r>
      <w:bookmarkEnd w:id="40"/>
      <w:r w:rsidRPr="004560CB">
        <w:t>. Data &amp; Input</w:t>
      </w:r>
      <w:r w:rsidR="007D0B37" w:rsidRPr="004560CB">
        <w:t>.</w:t>
      </w:r>
    </w:p>
    <w:p w14:paraId="1FD11131" w14:textId="72CA31AF"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1D398B" w:rsidRPr="004560CB">
        <w:t xml:space="preserve">Table </w:t>
      </w:r>
      <w:r w:rsidR="001D398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5E42C147" w:rsidR="00E86BDB" w:rsidRPr="004560CB" w:rsidRDefault="00D51EEA" w:rsidP="00D51EEA">
      <w:pPr>
        <w:pStyle w:val="Caption"/>
        <w:jc w:val="center"/>
      </w:pPr>
      <w:bookmarkStart w:id="41" w:name="_Ref134018158"/>
      <w:r w:rsidRPr="004560CB">
        <w:t xml:space="preserve">Table </w:t>
      </w:r>
      <w:r w:rsidR="00F64AD4">
        <w:fldChar w:fldCharType="begin"/>
      </w:r>
      <w:r w:rsidR="00F64AD4">
        <w:instrText xml:space="preserve"> SEQ Table \* ARABIC </w:instrText>
      </w:r>
      <w:r w:rsidR="00F64AD4">
        <w:fldChar w:fldCharType="separate"/>
      </w:r>
      <w:r w:rsidR="005C7C22">
        <w:rPr>
          <w:noProof/>
        </w:rPr>
        <w:t>3</w:t>
      </w:r>
      <w:r w:rsidR="00F64AD4">
        <w:fldChar w:fldCharType="end"/>
      </w:r>
      <w:bookmarkEnd w:id="41"/>
      <w:r w:rsidRPr="004560CB">
        <w:t xml:space="preserve">. </w:t>
      </w:r>
      <w:r w:rsidR="00D448ED" w:rsidRPr="004560CB">
        <w:t>Larger and personal contex</w:t>
      </w:r>
      <w:r w:rsidR="007D0B37" w:rsidRPr="004560CB">
        <w:t>t</w:t>
      </w:r>
      <w:r w:rsidRPr="004560CB">
        <w:t>.</w:t>
      </w:r>
    </w:p>
    <w:p w14:paraId="71A8CB73" w14:textId="562ABA00"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1D398B" w:rsidRPr="004560CB">
        <w:t xml:space="preserve">Table </w:t>
      </w:r>
      <w:r w:rsidR="001D398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6401016D" w:rsidR="001804D5" w:rsidRPr="004560CB" w:rsidRDefault="00BB3498" w:rsidP="00BB3498">
      <w:pPr>
        <w:pStyle w:val="Caption"/>
        <w:jc w:val="center"/>
        <w:rPr>
          <w:rFonts w:ascii="Times New Roman" w:hAnsi="Times New Roman"/>
        </w:rPr>
      </w:pPr>
      <w:bookmarkStart w:id="42" w:name="_Ref134018658"/>
      <w:r w:rsidRPr="004560CB">
        <w:t xml:space="preserve">Table </w:t>
      </w:r>
      <w:r w:rsidR="00F64AD4">
        <w:fldChar w:fldCharType="begin"/>
      </w:r>
      <w:r w:rsidR="00F64AD4">
        <w:instrText xml:space="preserve"> SEQ Table \* ARABIC </w:instrText>
      </w:r>
      <w:r w:rsidR="00F64AD4">
        <w:fldChar w:fldCharType="separate"/>
      </w:r>
      <w:r w:rsidR="005C7C22">
        <w:rPr>
          <w:noProof/>
        </w:rPr>
        <w:t>4</w:t>
      </w:r>
      <w:r w:rsidR="00F64AD4">
        <w:fldChar w:fldCharType="end"/>
      </w:r>
      <w:bookmarkEnd w:id="42"/>
      <w:r w:rsidRPr="004560CB">
        <w:t xml:space="preserve">. </w:t>
      </w:r>
      <w:r w:rsidR="001F6777" w:rsidRPr="004560CB">
        <w:t>Finding information</w:t>
      </w:r>
      <w:r w:rsidR="005C7FB4" w:rsidRPr="004560CB">
        <w:t>.</w:t>
      </w:r>
    </w:p>
    <w:p w14:paraId="62478F4A" w14:textId="2A46A8F5"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1D398B" w:rsidRPr="004560CB">
        <w:t xml:space="preserve">Table </w:t>
      </w:r>
      <w:r w:rsidR="001D398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827F83E" w:rsidR="005C7FB4" w:rsidRPr="004560CB" w:rsidRDefault="005C7FB4" w:rsidP="009568D2">
      <w:pPr>
        <w:pStyle w:val="Caption"/>
        <w:jc w:val="center"/>
      </w:pPr>
      <w:bookmarkStart w:id="43" w:name="_Ref134019106"/>
      <w:r w:rsidRPr="004560CB">
        <w:t xml:space="preserve">Table </w:t>
      </w:r>
      <w:r w:rsidR="00F64AD4">
        <w:fldChar w:fldCharType="begin"/>
      </w:r>
      <w:r w:rsidR="00F64AD4">
        <w:instrText xml:space="preserve"> SEQ Table \* ARABIC </w:instrText>
      </w:r>
      <w:r w:rsidR="00F64AD4">
        <w:fldChar w:fldCharType="separate"/>
      </w:r>
      <w:r w:rsidR="005C7C22">
        <w:rPr>
          <w:noProof/>
        </w:rPr>
        <w:t>5</w:t>
      </w:r>
      <w:r w:rsidR="00F64AD4">
        <w:fldChar w:fldCharType="end"/>
      </w:r>
      <w:bookmarkEnd w:id="43"/>
      <w:r w:rsidRPr="004560CB">
        <w:t xml:space="preserve">. </w:t>
      </w:r>
      <w:r w:rsidR="00CC46EC" w:rsidRPr="004560CB">
        <w:t>Issues &amp; problems</w:t>
      </w:r>
      <w:r w:rsidRPr="004560CB">
        <w:t>.</w:t>
      </w:r>
    </w:p>
    <w:p w14:paraId="113609C4" w14:textId="787A31CD"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1D398B" w:rsidRPr="004560CB">
        <w:t xml:space="preserve">Table </w:t>
      </w:r>
      <w:r w:rsidR="001D398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224E4EE9" w:rsidR="00F95819" w:rsidRPr="004560CB" w:rsidRDefault="00F95819" w:rsidP="00F95819">
      <w:pPr>
        <w:pStyle w:val="Caption"/>
        <w:jc w:val="center"/>
      </w:pPr>
      <w:bookmarkStart w:id="44" w:name="_Ref134019544"/>
      <w:r w:rsidRPr="004560CB">
        <w:t xml:space="preserve">Table </w:t>
      </w:r>
      <w:r w:rsidR="00F64AD4">
        <w:fldChar w:fldCharType="begin"/>
      </w:r>
      <w:r w:rsidR="00F64AD4">
        <w:instrText xml:space="preserve"> SEQ Table \* ARABIC </w:instrText>
      </w:r>
      <w:r w:rsidR="00F64AD4">
        <w:fldChar w:fldCharType="separate"/>
      </w:r>
      <w:r w:rsidR="005C7C22">
        <w:rPr>
          <w:noProof/>
        </w:rPr>
        <w:t>6</w:t>
      </w:r>
      <w:r w:rsidR="00F64AD4">
        <w:fldChar w:fldCharType="end"/>
      </w:r>
      <w:bookmarkEnd w:id="44"/>
      <w:r w:rsidRPr="004560CB">
        <w:t xml:space="preserve">. </w:t>
      </w:r>
      <w:r w:rsidR="004033B4" w:rsidRPr="004560CB">
        <w:t>Governance</w:t>
      </w:r>
      <w:r w:rsidRPr="004560CB">
        <w:t>.</w:t>
      </w:r>
    </w:p>
    <w:p w14:paraId="0EED851C" w14:textId="353D0D34"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1D398B" w:rsidRPr="004560CB">
        <w:t xml:space="preserve">Table </w:t>
      </w:r>
      <w:r w:rsidR="001D398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01C74543" w:rsidR="00B9269F" w:rsidRPr="004560CB" w:rsidRDefault="00B9269F" w:rsidP="00B9269F">
      <w:pPr>
        <w:pStyle w:val="Caption"/>
        <w:jc w:val="center"/>
      </w:pPr>
      <w:bookmarkStart w:id="45" w:name="_Ref134019855"/>
      <w:r w:rsidRPr="004560CB">
        <w:t xml:space="preserve">Table </w:t>
      </w:r>
      <w:r w:rsidR="00F64AD4">
        <w:fldChar w:fldCharType="begin"/>
      </w:r>
      <w:r w:rsidR="00F64AD4">
        <w:instrText xml:space="preserve"> SEQ Table \* ARABIC </w:instrText>
      </w:r>
      <w:r w:rsidR="00F64AD4">
        <w:fldChar w:fldCharType="separate"/>
      </w:r>
      <w:r w:rsidR="005C7C22">
        <w:rPr>
          <w:noProof/>
        </w:rPr>
        <w:t>7</w:t>
      </w:r>
      <w:r w:rsidR="00F64AD4">
        <w:fldChar w:fldCharType="end"/>
      </w:r>
      <w:bookmarkEnd w:id="45"/>
      <w:r w:rsidRPr="004560CB">
        <w:t>. Previous mappings</w:t>
      </w:r>
      <w:r w:rsidR="00B74DD8" w:rsidRPr="004560CB">
        <w:t>.</w:t>
      </w:r>
    </w:p>
    <w:p w14:paraId="4D43E48A" w14:textId="07300C87"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1D398B" w:rsidRPr="004560CB">
        <w:t xml:space="preserve">Table </w:t>
      </w:r>
      <w:r w:rsidR="001D398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6E1A46" w:rsidR="00B74DD8" w:rsidRPr="004560CB" w:rsidRDefault="00B74DD8" w:rsidP="00B74DD8">
      <w:pPr>
        <w:pStyle w:val="Caption"/>
        <w:jc w:val="center"/>
      </w:pPr>
      <w:bookmarkStart w:id="46" w:name="_Ref134020125"/>
      <w:r w:rsidRPr="004560CB">
        <w:t xml:space="preserve">Table </w:t>
      </w:r>
      <w:r w:rsidR="00F64AD4">
        <w:fldChar w:fldCharType="begin"/>
      </w:r>
      <w:r w:rsidR="00F64AD4">
        <w:instrText xml:space="preserve"> SEQ Table \* ARABIC </w:instrText>
      </w:r>
      <w:r w:rsidR="00F64AD4">
        <w:fldChar w:fldCharType="separate"/>
      </w:r>
      <w:r w:rsidR="005C7C22">
        <w:rPr>
          <w:noProof/>
        </w:rPr>
        <w:t>8</w:t>
      </w:r>
      <w:r w:rsidR="00F64AD4">
        <w:fldChar w:fldCharType="end"/>
      </w:r>
      <w:bookmarkEnd w:id="46"/>
      <w:r w:rsidRPr="004560CB">
        <w:t>. Practicalities.</w:t>
      </w:r>
    </w:p>
    <w:p w14:paraId="566BAE14" w14:textId="520CF853"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1D398B" w:rsidRPr="004560CB">
        <w:t xml:space="preserve">Table </w:t>
      </w:r>
      <w:r w:rsidR="001D398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7" w:name="_Toc134697505"/>
      <w:r w:rsidRPr="004560CB">
        <w:rPr>
          <w:lang w:val="en-GB"/>
        </w:rPr>
        <w:lastRenderedPageBreak/>
        <w:t>Sketching &amp; Prototyping</w:t>
      </w:r>
      <w:bookmarkEnd w:id="47"/>
    </w:p>
    <w:p w14:paraId="7BD411CB" w14:textId="52BB1098" w:rsidR="00151665" w:rsidRPr="004560CB" w:rsidRDefault="006B3E39" w:rsidP="00151665">
      <w:pPr>
        <w:pStyle w:val="Heading3"/>
      </w:pPr>
      <w:bookmarkStart w:id="48" w:name="_Toc134697506"/>
      <w:r w:rsidRPr="004560CB">
        <w:t>Prototyping methodology</w:t>
      </w:r>
      <w:bookmarkEnd w:id="48"/>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1B839C9C"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1D398B" w:rsidRPr="004560CB">
        <w:t xml:space="preserve">Table </w:t>
      </w:r>
      <w:r w:rsidR="001D398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9" w:name="_Toc134697507"/>
      <w:r w:rsidRPr="004560CB">
        <w:lastRenderedPageBreak/>
        <w:t>Three-point approach</w:t>
      </w:r>
      <w:bookmarkEnd w:id="49"/>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ideator, a designer, and a developer while doing design hand-offs between each stage.</w:t>
      </w:r>
    </w:p>
    <w:p w14:paraId="73259651" w14:textId="5B91439B"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1D398B" w:rsidRPr="004560CB">
        <w:t xml:space="preserve">Table </w:t>
      </w:r>
      <w:r w:rsidR="001D398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34A32F3" w:rsidR="005036FC" w:rsidRPr="004560CB" w:rsidRDefault="00151665" w:rsidP="005E0AF1">
      <w:pPr>
        <w:pStyle w:val="Caption"/>
        <w:jc w:val="center"/>
      </w:pPr>
      <w:bookmarkStart w:id="50" w:name="_Ref134023132"/>
      <w:r w:rsidRPr="004560CB">
        <w:t xml:space="preserve">Table </w:t>
      </w:r>
      <w:r w:rsidR="00F64AD4">
        <w:fldChar w:fldCharType="begin"/>
      </w:r>
      <w:r w:rsidR="00F64AD4">
        <w:instrText xml:space="preserve"> SEQ Table \* ARABIC </w:instrText>
      </w:r>
      <w:r w:rsidR="00F64AD4">
        <w:fldChar w:fldCharType="separate"/>
      </w:r>
      <w:r w:rsidR="005C7C22">
        <w:rPr>
          <w:noProof/>
        </w:rPr>
        <w:t>9</w:t>
      </w:r>
      <w:r w:rsidR="00F64AD4">
        <w:fldChar w:fldCharType="end"/>
      </w:r>
      <w:bookmarkEnd w:id="50"/>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AE8821F" w:rsidR="001F4DE9" w:rsidRPr="004560CB" w:rsidRDefault="001F4DE9" w:rsidP="001F4DE9">
      <w:pPr>
        <w:pStyle w:val="Caption"/>
        <w:jc w:val="center"/>
      </w:pPr>
      <w:bookmarkStart w:id="51" w:name="_Ref133499733"/>
      <w:r w:rsidRPr="004560CB">
        <w:t xml:space="preserve">Figure </w:t>
      </w:r>
      <w:r w:rsidRPr="004560CB">
        <w:fldChar w:fldCharType="begin"/>
      </w:r>
      <w:r w:rsidRPr="004560CB">
        <w:instrText xml:space="preserve"> SEQ Figure \* ARABIC </w:instrText>
      </w:r>
      <w:r w:rsidRPr="004560CB">
        <w:fldChar w:fldCharType="separate"/>
      </w:r>
      <w:r w:rsidR="007B2F3F">
        <w:rPr>
          <w:noProof/>
        </w:rPr>
        <w:t>7</w:t>
      </w:r>
      <w:r w:rsidRPr="004560CB">
        <w:fldChar w:fldCharType="end"/>
      </w:r>
      <w:bookmarkEnd w:id="51"/>
      <w:r w:rsidRPr="004560CB">
        <w:t>. Sketch prototypes</w:t>
      </w:r>
    </w:p>
    <w:p w14:paraId="692B03D5" w14:textId="664ECBA0"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1D398B" w:rsidRPr="004560CB">
        <w:t xml:space="preserve">Figure </w:t>
      </w:r>
      <w:r w:rsidR="001D398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1D398B" w:rsidRPr="004560CB">
        <w:t xml:space="preserve">Figure </w:t>
      </w:r>
      <w:r w:rsidR="001D398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66B65F6E" w:rsidR="001F4DE9" w:rsidRPr="004560CB" w:rsidRDefault="00A27B95" w:rsidP="00A27B95">
      <w:pPr>
        <w:pStyle w:val="Caption"/>
        <w:jc w:val="center"/>
      </w:pPr>
      <w:bookmarkStart w:id="52" w:name="_Ref133499747"/>
      <w:r w:rsidRPr="004560CB">
        <w:t xml:space="preserve">Figure </w:t>
      </w:r>
      <w:r w:rsidRPr="004560CB">
        <w:fldChar w:fldCharType="begin"/>
      </w:r>
      <w:r w:rsidRPr="004560CB">
        <w:instrText xml:space="preserve"> SEQ Figure \* ARABIC </w:instrText>
      </w:r>
      <w:r w:rsidRPr="004560CB">
        <w:fldChar w:fldCharType="separate"/>
      </w:r>
      <w:r w:rsidR="007B2F3F">
        <w:rPr>
          <w:noProof/>
        </w:rPr>
        <w:t>8</w:t>
      </w:r>
      <w:r w:rsidRPr="004560CB">
        <w:fldChar w:fldCharType="end"/>
      </w:r>
      <w:bookmarkEnd w:id="52"/>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7D61B8E2"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0DB0957" w:rsidR="00BD3120" w:rsidRPr="004560CB" w:rsidRDefault="00BD3120" w:rsidP="00BD3120">
      <w:pPr>
        <w:pStyle w:val="Caption"/>
        <w:jc w:val="center"/>
      </w:pPr>
      <w:bookmarkStart w:id="53" w:name="_Ref133499773"/>
      <w:r w:rsidRPr="004560CB">
        <w:t xml:space="preserve">Figure </w:t>
      </w:r>
      <w:r w:rsidRPr="004560CB">
        <w:fldChar w:fldCharType="begin"/>
      </w:r>
      <w:r w:rsidRPr="004560CB">
        <w:instrText xml:space="preserve"> SEQ Figure \* ARABIC </w:instrText>
      </w:r>
      <w:r w:rsidRPr="004560CB">
        <w:fldChar w:fldCharType="separate"/>
      </w:r>
      <w:r w:rsidR="007B2F3F">
        <w:rPr>
          <w:noProof/>
        </w:rPr>
        <w:t>9</w:t>
      </w:r>
      <w:r w:rsidRPr="004560CB">
        <w:fldChar w:fldCharType="end"/>
      </w:r>
      <w:bookmarkEnd w:id="53"/>
      <w:r w:rsidRPr="004560CB">
        <w:t>. Early functional prototype for</w:t>
      </w:r>
      <w:r w:rsidR="00E3720F" w:rsidRPr="004560CB">
        <w:t xml:space="preserve"> the</w:t>
      </w:r>
      <w:r w:rsidRPr="004560CB">
        <w:t xml:space="preserve"> first user tests</w:t>
      </w:r>
    </w:p>
    <w:p w14:paraId="2CBC92EE" w14:textId="0B287231"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1D398B" w:rsidRPr="004560CB">
        <w:t xml:space="preserve">Figure </w:t>
      </w:r>
      <w:r w:rsidR="001D398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4" w:name="_Toc134697508"/>
      <w:r w:rsidRPr="004560CB">
        <w:rPr>
          <w:lang w:val="en-GB"/>
        </w:rPr>
        <w:t>Usability testing</w:t>
      </w:r>
      <w:bookmarkEnd w:id="5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4D549734"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5" w:name="_Toc134697509"/>
      <w:r w:rsidRPr="004560CB">
        <w:t>Testing with users</w:t>
      </w:r>
      <w:bookmarkEnd w:id="55"/>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6" w:name="_Toc134697510"/>
      <w:r w:rsidRPr="004560CB">
        <w:t>Iterating on the design</w:t>
      </w:r>
      <w:bookmarkEnd w:id="5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37A813E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1D398B" w:rsidRPr="004560CB">
        <w:t xml:space="preserve">Figure </w:t>
      </w:r>
      <w:r w:rsidR="001D398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3BD29FA" w:rsidR="0051488E" w:rsidRPr="004560CB" w:rsidRDefault="009B2394" w:rsidP="009B2394">
      <w:pPr>
        <w:pStyle w:val="Caption"/>
        <w:jc w:val="center"/>
      </w:pPr>
      <w:bookmarkStart w:id="57" w:name="_Ref134035232"/>
      <w:r w:rsidRPr="004560CB">
        <w:t xml:space="preserve">Figure </w:t>
      </w:r>
      <w:r w:rsidRPr="004560CB">
        <w:fldChar w:fldCharType="begin"/>
      </w:r>
      <w:r w:rsidRPr="004560CB">
        <w:instrText xml:space="preserve"> SEQ Figure \* ARABIC </w:instrText>
      </w:r>
      <w:r w:rsidRPr="004560CB">
        <w:fldChar w:fldCharType="separate"/>
      </w:r>
      <w:r w:rsidR="007B2F3F">
        <w:rPr>
          <w:noProof/>
        </w:rPr>
        <w:t>10</w:t>
      </w:r>
      <w:r w:rsidRPr="004560CB">
        <w:fldChar w:fldCharType="end"/>
      </w:r>
      <w:bookmarkEnd w:id="5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42DBAE97"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375E89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44406B5"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1D398B" w:rsidRPr="001D398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4BB5A702"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7B2F3F">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1CE0A52B" w:rsidR="00A2733F" w:rsidRPr="004560CB" w:rsidRDefault="00A2733F" w:rsidP="00A2733F">
      <w:pPr>
        <w:pStyle w:val="Caption"/>
        <w:jc w:val="center"/>
      </w:pPr>
      <w:bookmarkStart w:id="58" w:name="_Ref133499820"/>
      <w:r w:rsidRPr="004560CB">
        <w:t xml:space="preserve">Figure </w:t>
      </w:r>
      <w:r w:rsidRPr="004560CB">
        <w:fldChar w:fldCharType="begin"/>
      </w:r>
      <w:r w:rsidRPr="004560CB">
        <w:instrText xml:space="preserve"> SEQ Figure \* ARABIC </w:instrText>
      </w:r>
      <w:r w:rsidRPr="004560CB">
        <w:fldChar w:fldCharType="separate"/>
      </w:r>
      <w:r w:rsidR="007B2F3F">
        <w:rPr>
          <w:noProof/>
        </w:rPr>
        <w:t>14</w:t>
      </w:r>
      <w:r w:rsidRPr="004560CB">
        <w:fldChar w:fldCharType="end"/>
      </w:r>
      <w:bookmarkEnd w:id="58"/>
      <w:r w:rsidRPr="004560CB">
        <w:t>. Visual Figma prototypes. (1) Area’s overlapping selection, (2) Process selection, (3) User overlap, (4) Manual editing of solutions, (5) Solution changes over time, future/past</w:t>
      </w:r>
    </w:p>
    <w:p w14:paraId="15C09D4D" w14:textId="3DEB5752"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1D398B" w:rsidRPr="004560CB">
        <w:t xml:space="preserve">Figure </w:t>
      </w:r>
      <w:r w:rsidR="001D398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59" w:name="_Ref134038761"/>
      <w:bookmarkStart w:id="60" w:name="_Ref134277932"/>
      <w:bookmarkStart w:id="61" w:name="_Toc134697511"/>
      <w:commentRangeStart w:id="62"/>
      <w:r w:rsidRPr="004560CB">
        <w:rPr>
          <w:lang w:val="en-GB"/>
        </w:rPr>
        <w:t xml:space="preserve">Proof </w:t>
      </w:r>
      <w:commentRangeEnd w:id="62"/>
      <w:r w:rsidR="008F13C9">
        <w:rPr>
          <w:rStyle w:val="CommentReference"/>
          <w:rFonts w:ascii="Georgia" w:hAnsi="Georgia"/>
          <w:color w:val="auto"/>
          <w:lang w:val="en-GB"/>
        </w:rPr>
        <w:commentReference w:id="62"/>
      </w:r>
      <w:r w:rsidRPr="004560CB">
        <w:rPr>
          <w:lang w:val="en-GB"/>
        </w:rPr>
        <w:t>of Conce</w:t>
      </w:r>
      <w:bookmarkEnd w:id="59"/>
      <w:r w:rsidR="001C0002" w:rsidRPr="004560CB">
        <w:rPr>
          <w:lang w:val="en-GB"/>
        </w:rPr>
        <w:t>pt</w:t>
      </w:r>
      <w:bookmarkEnd w:id="60"/>
      <w:bookmarkEnd w:id="61"/>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7" cstate="print">
                      <a:extLst>
                        <a:ext uri="{28A0092B-C50C-407E-A947-70E740481C1C}">
                          <a14:useLocalDpi xmlns:a14="http://schemas.microsoft.com/office/drawing/2010/main" val="0"/>
                        </a:ext>
                      </a:extLst>
                    </a:blip>
                    <a:srcRect l="-20" r="-20"/>
                    <a:stretch/>
                  </pic:blipFill>
                  <pic:spPr>
                    <a:xfrm>
                      <a:off x="0" y="0"/>
                      <a:ext cx="3604994" cy="3600000"/>
                    </a:xfrm>
                    <a:prstGeom prst="rect">
                      <a:avLst/>
                    </a:prstGeom>
                  </pic:spPr>
                </pic:pic>
              </a:graphicData>
            </a:graphic>
          </wp:inline>
        </w:drawing>
      </w:r>
    </w:p>
    <w:p w14:paraId="7E1BDD88" w14:textId="2687496D" w:rsidR="00C410DF" w:rsidRPr="004560CB" w:rsidRDefault="00EA6B6C" w:rsidP="00EA6B6C">
      <w:pPr>
        <w:pStyle w:val="Caption"/>
        <w:jc w:val="center"/>
      </w:pPr>
      <w:bookmarkStart w:id="63" w:name="_Ref134698766"/>
      <w:r>
        <w:t xml:space="preserve">Figure </w:t>
      </w:r>
      <w:r>
        <w:fldChar w:fldCharType="begin"/>
      </w:r>
      <w:r>
        <w:instrText xml:space="preserve"> SEQ Figure \* ARABIC </w:instrText>
      </w:r>
      <w:r>
        <w:fldChar w:fldCharType="separate"/>
      </w:r>
      <w:r w:rsidR="007B2F3F">
        <w:rPr>
          <w:noProof/>
        </w:rPr>
        <w:t>15</w:t>
      </w:r>
      <w:r>
        <w:fldChar w:fldCharType="end"/>
      </w:r>
      <w:bookmarkEnd w:id="63"/>
      <w:r>
        <w:t>. The primary environment of the application.</w:t>
      </w:r>
    </w:p>
    <w:p w14:paraId="53612010" w14:textId="222654C5" w:rsidR="00C410DF" w:rsidRPr="00905A24" w:rsidRDefault="00682613" w:rsidP="00C410DF">
      <w:pPr>
        <w:rPr>
          <w:iCs/>
        </w:rPr>
      </w:pPr>
      <w:r w:rsidRPr="004560CB">
        <w:lastRenderedPageBreak/>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490043">
        <w:t xml:space="preserve">Figure </w:t>
      </w:r>
      <w:r w:rsidR="00490043">
        <w:rPr>
          <w:noProof/>
        </w:rPr>
        <w:t>15</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853FE46" w14:textId="37C8BCEC" w:rsidR="005040DE" w:rsidRPr="004560CB" w:rsidRDefault="007F67D4" w:rsidP="007F67D4">
      <w:pPr>
        <w:pStyle w:val="Caption"/>
        <w:jc w:val="center"/>
      </w:pPr>
      <w:bookmarkStart w:id="64" w:name="_Ref134698809"/>
      <w:r>
        <w:t xml:space="preserve">Figure </w:t>
      </w:r>
      <w:r>
        <w:fldChar w:fldCharType="begin"/>
      </w:r>
      <w:r>
        <w:instrText xml:space="preserve"> SEQ Figure \* ARABIC </w:instrText>
      </w:r>
      <w:r>
        <w:fldChar w:fldCharType="separate"/>
      </w:r>
      <w:r w:rsidR="007B2F3F">
        <w:rPr>
          <w:noProof/>
        </w:rPr>
        <w:t>16</w:t>
      </w:r>
      <w:r>
        <w:fldChar w:fldCharType="end"/>
      </w:r>
      <w:bookmarkEnd w:id="64"/>
      <w:r>
        <w:t>. Information about each solution is in a selectable drawer.</w:t>
      </w:r>
    </w:p>
    <w:p w14:paraId="5B3CA2EC" w14:textId="302FB175" w:rsidR="00506ED2"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DF44A4">
        <w:t xml:space="preserve">Figure </w:t>
      </w:r>
      <w:r w:rsidR="00DF44A4">
        <w:rPr>
          <w:noProof/>
        </w:rPr>
        <w:t>16</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4500" cy="3600000"/>
                    </a:xfrm>
                    <a:prstGeom prst="rect">
                      <a:avLst/>
                    </a:prstGeom>
                  </pic:spPr>
                </pic:pic>
              </a:graphicData>
            </a:graphic>
          </wp:inline>
        </w:drawing>
      </w:r>
    </w:p>
    <w:p w14:paraId="4BB31AEC" w14:textId="752D5470" w:rsidR="007E710E" w:rsidRDefault="00917903" w:rsidP="00917903">
      <w:pPr>
        <w:pStyle w:val="Caption"/>
        <w:jc w:val="center"/>
      </w:pPr>
      <w:bookmarkStart w:id="65" w:name="_Ref134698917"/>
      <w:r>
        <w:t xml:space="preserve">Figure </w:t>
      </w:r>
      <w:r>
        <w:fldChar w:fldCharType="begin"/>
      </w:r>
      <w:r>
        <w:instrText xml:space="preserve"> SEQ Figure \* ARABIC </w:instrText>
      </w:r>
      <w:r>
        <w:fldChar w:fldCharType="separate"/>
      </w:r>
      <w:r w:rsidR="007B2F3F">
        <w:rPr>
          <w:noProof/>
        </w:rPr>
        <w:t>17</w:t>
      </w:r>
      <w:r>
        <w:fldChar w:fldCharType="end"/>
      </w:r>
      <w:bookmarkEnd w:id="65"/>
      <w:r>
        <w:t>. Every solution sends and receives different types of data.</w:t>
      </w:r>
    </w:p>
    <w:p w14:paraId="4CDCFC42" w14:textId="7ADE7420"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17903">
        <w:t xml:space="preserve">Figure </w:t>
      </w:r>
      <w:r w:rsidR="00917903">
        <w:rPr>
          <w:noProof/>
        </w:rPr>
        <w:t>17</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03175" cy="3600000"/>
                    </a:xfrm>
                    <a:prstGeom prst="rect">
                      <a:avLst/>
                    </a:prstGeom>
                  </pic:spPr>
                </pic:pic>
              </a:graphicData>
            </a:graphic>
          </wp:inline>
        </w:drawing>
      </w:r>
    </w:p>
    <w:p w14:paraId="0D400D9D" w14:textId="678B01D0" w:rsidR="008A54B0" w:rsidRDefault="00290E34" w:rsidP="00290E34">
      <w:pPr>
        <w:pStyle w:val="Caption"/>
        <w:jc w:val="center"/>
      </w:pPr>
      <w:bookmarkStart w:id="66" w:name="_Ref134698968"/>
      <w:r>
        <w:t xml:space="preserve">Figure </w:t>
      </w:r>
      <w:r>
        <w:fldChar w:fldCharType="begin"/>
      </w:r>
      <w:r>
        <w:instrText xml:space="preserve"> SEQ Figure \* ARABIC </w:instrText>
      </w:r>
      <w:r>
        <w:fldChar w:fldCharType="separate"/>
      </w:r>
      <w:r w:rsidR="007B2F3F">
        <w:rPr>
          <w:noProof/>
        </w:rPr>
        <w:t>18</w:t>
      </w:r>
      <w:r>
        <w:fldChar w:fldCharType="end"/>
      </w:r>
      <w:bookmarkEnd w:id="66"/>
      <w:r>
        <w:t>. Filters based on user research.</w:t>
      </w:r>
    </w:p>
    <w:p w14:paraId="5FA88D05" w14:textId="12CAF0A2"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1B5AF0">
        <w:t xml:space="preserve">Figure </w:t>
      </w:r>
      <w:r w:rsidR="001B5AF0">
        <w:rPr>
          <w:noProof/>
        </w:rPr>
        <w:t>18</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25E82CFE" w14:textId="58628447" w:rsidR="00407496" w:rsidRPr="004560CB" w:rsidRDefault="00EA7A98" w:rsidP="00EA7A98">
      <w:pPr>
        <w:pStyle w:val="Caption"/>
        <w:jc w:val="center"/>
      </w:pPr>
      <w:bookmarkStart w:id="67" w:name="_Ref134699014"/>
      <w:r>
        <w:t xml:space="preserve">Figure </w:t>
      </w:r>
      <w:r>
        <w:fldChar w:fldCharType="begin"/>
      </w:r>
      <w:r>
        <w:instrText xml:space="preserve"> SEQ Figure \* ARABIC </w:instrText>
      </w:r>
      <w:r>
        <w:fldChar w:fldCharType="separate"/>
      </w:r>
      <w:r w:rsidR="007B2F3F">
        <w:rPr>
          <w:noProof/>
        </w:rPr>
        <w:t>19</w:t>
      </w:r>
      <w:r>
        <w:fldChar w:fldCharType="end"/>
      </w:r>
      <w:bookmarkEnd w:id="67"/>
      <w:r>
        <w:t>. Multiple methods to gain access to information.</w:t>
      </w:r>
    </w:p>
    <w:p w14:paraId="6724187A" w14:textId="5C85984E"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794A85">
        <w:t xml:space="preserve">Figure </w:t>
      </w:r>
      <w:r w:rsidR="00794A85">
        <w:rPr>
          <w:noProof/>
        </w:rPr>
        <w:t>19</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3406" cy="3600000"/>
                    </a:xfrm>
                    <a:prstGeom prst="rect">
                      <a:avLst/>
                    </a:prstGeom>
                  </pic:spPr>
                </pic:pic>
              </a:graphicData>
            </a:graphic>
          </wp:inline>
        </w:drawing>
      </w:r>
    </w:p>
    <w:p w14:paraId="57C37456" w14:textId="23960A54" w:rsidR="00DF4659" w:rsidRDefault="007B2F3F" w:rsidP="007B2F3F">
      <w:pPr>
        <w:pStyle w:val="Caption"/>
        <w:jc w:val="center"/>
      </w:pPr>
      <w:bookmarkStart w:id="68" w:name="_Ref134699054"/>
      <w:r>
        <w:t xml:space="preserve">Figure </w:t>
      </w:r>
      <w:r>
        <w:fldChar w:fldCharType="begin"/>
      </w:r>
      <w:r>
        <w:instrText xml:space="preserve"> SEQ Figure \* ARABIC </w:instrText>
      </w:r>
      <w:r>
        <w:fldChar w:fldCharType="separate"/>
      </w:r>
      <w:r>
        <w:rPr>
          <w:noProof/>
        </w:rPr>
        <w:t>20</w:t>
      </w:r>
      <w:r>
        <w:fldChar w:fldCharType="end"/>
      </w:r>
      <w:bookmarkEnd w:id="68"/>
      <w:r>
        <w:t>. Meta-information about the application to help users.</w:t>
      </w:r>
    </w:p>
    <w:p w14:paraId="6E7F32FC" w14:textId="0DB5266F"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7B2F3F">
        <w:t xml:space="preserve">Figure </w:t>
      </w:r>
      <w:r w:rsidR="007B2F3F">
        <w:rPr>
          <w:noProof/>
        </w:rPr>
        <w:t>20</w:t>
      </w:r>
      <w:r w:rsidR="007B2F3F">
        <w:fldChar w:fldCharType="end"/>
      </w:r>
      <w:r w:rsidR="007B2F3F">
        <w:t>)</w:t>
      </w:r>
      <w:r w:rsidRPr="004560CB">
        <w:t>.</w:t>
      </w:r>
    </w:p>
    <w:p w14:paraId="0F793BCA" w14:textId="2C143CA4"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5C7C22">
        <w:t xml:space="preserve">Table </w:t>
      </w:r>
      <w:r w:rsidR="005C7C22">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commentRangeStart w:id="69"/>
            <w:r w:rsidRPr="004560CB">
              <w:rPr>
                <w:b/>
                <w:bCs/>
              </w:rPr>
              <w:t>Components</w:t>
            </w:r>
            <w:commentRangeEnd w:id="69"/>
            <w:r>
              <w:rPr>
                <w:rStyle w:val="CommentReference"/>
              </w:rPr>
              <w:commentReference w:id="69"/>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3139BC6" w:rsidR="005C7C22" w:rsidRDefault="005C7C22" w:rsidP="002D3D4E">
      <w:pPr>
        <w:pStyle w:val="Caption"/>
        <w:jc w:val="center"/>
      </w:pPr>
      <w:bookmarkStart w:id="70" w:name="_Toc134697512"/>
      <w:bookmarkStart w:id="71" w:name="_Ref134701407"/>
      <w:r>
        <w:t xml:space="preserve">Table </w:t>
      </w:r>
      <w:r>
        <w:fldChar w:fldCharType="begin"/>
      </w:r>
      <w:r>
        <w:instrText xml:space="preserve"> SEQ Table \* ARABIC </w:instrText>
      </w:r>
      <w:r>
        <w:fldChar w:fldCharType="separate"/>
      </w:r>
      <w:r>
        <w:rPr>
          <w:noProof/>
        </w:rPr>
        <w:t>10</w:t>
      </w:r>
      <w:r>
        <w:fldChar w:fldCharType="end"/>
      </w:r>
      <w:bookmarkEnd w:id="71"/>
      <w:r>
        <w:t>. The PoC described through Huron et al.'s (2014) components &amp; processes.</w:t>
      </w:r>
    </w:p>
    <w:p w14:paraId="691DCBB6" w14:textId="53D51D54" w:rsidR="009B2C81" w:rsidRPr="004560CB" w:rsidRDefault="00DA536C" w:rsidP="009B2C81">
      <w:pPr>
        <w:pStyle w:val="Heading1"/>
        <w:rPr>
          <w:lang w:val="en-GB"/>
        </w:rPr>
      </w:pPr>
      <w:bookmarkStart w:id="72" w:name="_Ref134714952"/>
      <w:r w:rsidRPr="004560CB">
        <w:rPr>
          <w:lang w:val="en-GB"/>
        </w:rPr>
        <w:t>Discussion</w:t>
      </w:r>
      <w:bookmarkEnd w:id="70"/>
      <w:bookmarkEnd w:id="72"/>
    </w:p>
    <w:p w14:paraId="5836A27A" w14:textId="386FBA43" w:rsidR="00255515" w:rsidRPr="004560CB" w:rsidRDefault="009063A4" w:rsidP="00255515">
      <w:pPr>
        <w:pStyle w:val="Heading2"/>
        <w:rPr>
          <w:lang w:val="en-GB"/>
        </w:rPr>
      </w:pPr>
      <w:bookmarkStart w:id="73" w:name="_Toc134697513"/>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3"/>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21A4F510" w:rsidR="00462F57" w:rsidRDefault="00B7753F" w:rsidP="00742E8B">
      <w:r>
        <w:lastRenderedPageBreak/>
        <w:t>I</w:t>
      </w:r>
      <w:r w:rsidR="00294458">
        <w:t>t is possible to design rich visualisations that provide real value to users by applying common Interaction Design methodology,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w:t>
      </w:r>
      <w:r w:rsidR="00F92F02">
        <w:t>However, insights gained through the design process provide value beyond the direct need for visualisation</w:t>
      </w:r>
      <w:r w:rsidR="00F92F02">
        <w:t xml:space="preserve">. </w:t>
      </w:r>
      <w:r w:rsidR="006312E2">
        <w:t xml:space="preserve">By designing </w:t>
      </w:r>
      <w:r w:rsidR="00E06C36">
        <w:t xml:space="preserve">a </w:t>
      </w:r>
      <w:r w:rsidR="006312E2">
        <w:t>Constructive Visualisation</w:t>
      </w:r>
      <w:r w:rsidR="00AF325A">
        <w:t xml:space="preserve"> as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13A145DC" w:rsidR="00DE7A41" w:rsidRDefault="00D5779F" w:rsidP="00742E8B">
      <w:r>
        <w:t xml:space="preserve">As Andrienko et al.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w:t>
      </w:r>
      <w:r w:rsidR="000B13B6">
        <w:t xml:space="preserve">that </w:t>
      </w:r>
      <w:r w:rsidR="001627EF">
        <w:t xml:space="preserve">there is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Given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5CEBA10A"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huge amounts of data in various tables and databases, making it easy for computers to parse and search. But where does the human come in that equation?</w:t>
      </w:r>
    </w:p>
    <w:p w14:paraId="579B3AF5" w14:textId="61E88BA9" w:rsidR="005C0D21" w:rsidRDefault="00742E8B" w:rsidP="00742E8B">
      <w:r w:rsidRPr="004560CB">
        <w:t xml:space="preserve">Visualising this data require some user to interpret, analyse, and recontextualise the data. The key part, I have found, is just 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729F8402"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A larger discussion was brought forward about how IKEA approaches software governance and data management through the design of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EC3E57">
        <w:t>a major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4" w:name="_Toc134697514"/>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4"/>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A6773D7"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D398B">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D398B"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49D9D38C"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B1480D">
        <w:t xml:space="preserve">Implementing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5"/>
      <w:r w:rsidR="002202AF">
        <w:t xml:space="preserve">developed </w:t>
      </w:r>
      <w:commentRangeEnd w:id="75"/>
      <w:r w:rsidR="002F60B5">
        <w:rPr>
          <w:rStyle w:val="CommentReference"/>
        </w:rPr>
        <w:commentReference w:id="75"/>
      </w:r>
      <w:r w:rsidR="002202AF">
        <w:t xml:space="preserve">further in </w:t>
      </w:r>
      <w:r w:rsidR="002202AF" w:rsidRPr="002202AF">
        <w:rPr>
          <w:i/>
          <w:iCs/>
        </w:rPr>
        <w:fldChar w:fldCharType="begin"/>
      </w:r>
      <w:r w:rsidR="002202AF" w:rsidRPr="002202AF">
        <w:rPr>
          <w:i/>
          <w:iCs/>
        </w:rPr>
        <w:instrText xml:space="preserve"> REF _Ref134646854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sidRPr="002202AF">
        <w:rPr>
          <w:i/>
          <w:iCs/>
        </w:rPr>
      </w:r>
      <w:r w:rsidR="002202AF">
        <w:rPr>
          <w:i/>
          <w:iCs/>
        </w:rPr>
        <w:instrText xml:space="preserve"> \* MERGEFORMAT </w:instrText>
      </w:r>
      <w:r w:rsidR="002202AF" w:rsidRPr="002202AF">
        <w:rPr>
          <w:i/>
          <w:iCs/>
        </w:rPr>
        <w:fldChar w:fldCharType="separate"/>
      </w:r>
      <w:r w:rsidR="001D398B" w:rsidRPr="001D398B">
        <w:rPr>
          <w:i/>
          <w:iCs/>
        </w:rPr>
        <w:t>Future work</w:t>
      </w:r>
      <w:r w:rsidR="002202AF" w:rsidRPr="002202AF">
        <w:rPr>
          <w:i/>
          <w:iCs/>
        </w:rPr>
        <w:fldChar w:fldCharType="end"/>
      </w:r>
      <w:r w:rsidR="002202AF">
        <w:t>.</w:t>
      </w:r>
    </w:p>
    <w:p w14:paraId="1F0FC8D6" w14:textId="5C2897CE"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1D398B" w:rsidRPr="004560CB">
        <w:t xml:space="preserve">Figure </w:t>
      </w:r>
      <w:r w:rsidR="001D398B">
        <w:rPr>
          <w:noProof/>
        </w:rPr>
        <w:t>4</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1D398B">
        <w:t xml:space="preserve">Table </w:t>
      </w:r>
      <w:r w:rsidR="001D398B">
        <w:rPr>
          <w:noProof/>
        </w:rPr>
        <w:t>10</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4B0D7A1" w:rsidR="00F92317" w:rsidRDefault="00F64AD4" w:rsidP="00F64AD4">
      <w:pPr>
        <w:pStyle w:val="Caption"/>
        <w:jc w:val="center"/>
      </w:pPr>
      <w:bookmarkStart w:id="76" w:name="_Ref134695861"/>
      <w:r>
        <w:t xml:space="preserve">Table </w:t>
      </w:r>
      <w:r>
        <w:fldChar w:fldCharType="begin"/>
      </w:r>
      <w:r>
        <w:instrText xml:space="preserve"> SEQ Table \* ARABIC </w:instrText>
      </w:r>
      <w:r>
        <w:fldChar w:fldCharType="separate"/>
      </w:r>
      <w:r w:rsidR="005C7C22">
        <w:rPr>
          <w:noProof/>
        </w:rPr>
        <w:t>11</w:t>
      </w:r>
      <w:r>
        <w:fldChar w:fldCharType="end"/>
      </w:r>
      <w:bookmarkEnd w:id="76"/>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5F3047E1"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5F767F">
        <w:t>But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545F2E">
        <w:t xml:space="preserve">A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Pr="004560CB" w:rsidRDefault="00275161" w:rsidP="00E90B73">
      <w:pPr>
        <w:pStyle w:val="ListParagraph"/>
        <w:numPr>
          <w:ilvl w:val="0"/>
          <w:numId w:val="5"/>
        </w:numPr>
      </w:pPr>
      <w:r>
        <w:t>A link to Dimara &amp; Perin 2020 as well?</w:t>
      </w:r>
    </w:p>
    <w:p w14:paraId="064D0D62" w14:textId="001A0361" w:rsidR="00A83986" w:rsidRPr="004560CB" w:rsidRDefault="007D472A" w:rsidP="00A83986">
      <w:pPr>
        <w:pStyle w:val="Heading2"/>
        <w:rPr>
          <w:lang w:val="en-GB"/>
        </w:rPr>
      </w:pPr>
      <w:bookmarkStart w:id="77" w:name="_Toc134697515"/>
      <w:r w:rsidRPr="004560CB">
        <w:rPr>
          <w:lang w:val="en-GB"/>
        </w:rPr>
        <w:lastRenderedPageBreak/>
        <w:t xml:space="preserve">Design </w:t>
      </w:r>
      <w:r w:rsidR="000F0D78" w:rsidRPr="004560CB">
        <w:rPr>
          <w:lang w:val="en-GB"/>
        </w:rPr>
        <w:t>Process</w:t>
      </w:r>
      <w:bookmarkEnd w:id="77"/>
    </w:p>
    <w:p w14:paraId="43E738CF" w14:textId="7F78A9BE" w:rsidR="008C62EB" w:rsidRPr="004560CB" w:rsidRDefault="008C62EB" w:rsidP="008C62EB">
      <w:pPr>
        <w:pStyle w:val="Heading3"/>
      </w:pPr>
      <w:bookmarkStart w:id="78" w:name="_Toc134697516"/>
      <w:r w:rsidRPr="004560CB">
        <w:t>Pivoting to coding</w:t>
      </w:r>
      <w:bookmarkEnd w:id="78"/>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3B96C8EC"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alike,</w:t>
      </w:r>
      <w:r w:rsidR="008C62EB" w:rsidRPr="004560CB">
        <w:t xml:space="preserve"> who interacted with the live prototype better understood the concept's purpose and future possibilities.</w:t>
      </w:r>
    </w:p>
    <w:p w14:paraId="37A74C84" w14:textId="77777777" w:rsidR="0040770E" w:rsidRPr="004560CB" w:rsidRDefault="0040770E" w:rsidP="0040770E">
      <w:pPr>
        <w:pStyle w:val="Heading3"/>
      </w:pPr>
      <w:bookmarkStart w:id="79" w:name="_Toc134697517"/>
      <w:r w:rsidRPr="004560CB">
        <w:t>Reflections on the interview process</w:t>
      </w:r>
      <w:bookmarkEnd w:id="79"/>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lastRenderedPageBreak/>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80" w:name="_Toc134697518"/>
      <w:r w:rsidRPr="004560CB">
        <w:t>Reflections on user testing</w:t>
      </w:r>
      <w:bookmarkEnd w:id="80"/>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commentRangeStart w:id="81"/>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commentRangeEnd w:id="81"/>
      <w:r w:rsidR="00E31B46" w:rsidRPr="004560CB">
        <w:rPr>
          <w:rStyle w:val="CommentReference"/>
          <w:i/>
          <w:iCs/>
        </w:rPr>
        <w:commentReference w:id="81"/>
      </w:r>
      <w:r w:rsidR="00A97C35" w:rsidRPr="004560CB">
        <w:t>?</w:t>
      </w:r>
    </w:p>
    <w:p w14:paraId="242C592D" w14:textId="2A8555EB"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Sinc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2" w:name="_Toc134697519"/>
      <w:r w:rsidRPr="004560CB">
        <w:rPr>
          <w:lang w:val="en-GB"/>
        </w:rPr>
        <w:t>Stakeholder</w:t>
      </w:r>
      <w:bookmarkEnd w:id="82"/>
    </w:p>
    <w:p w14:paraId="0063B749" w14:textId="77777777" w:rsidR="009949B8" w:rsidRPr="004560CB" w:rsidRDefault="009949B8" w:rsidP="009949B8">
      <w:pPr>
        <w:pStyle w:val="Heading3"/>
      </w:pPr>
      <w:bookmarkStart w:id="83" w:name="_Toc134697520"/>
      <w:r w:rsidRPr="004560CB">
        <w:t xml:space="preserve">Prototype data </w:t>
      </w:r>
      <w:proofErr w:type="gramStart"/>
      <w:r w:rsidRPr="004560CB">
        <w:t>faked</w:t>
      </w:r>
      <w:bookmarkEnd w:id="83"/>
      <w:proofErr w:type="gramEnd"/>
    </w:p>
    <w:p w14:paraId="6ADF263B" w14:textId="5BEC9B3D" w:rsidR="00464FE2" w:rsidRPr="004560CB" w:rsidRDefault="00464FE2" w:rsidP="00464FE2">
      <w:r w:rsidRPr="004560CB">
        <w:t xml:space="preserve">Due to organisational secrecy, the data used in the prototypes is entirely fake and fabricated. Testing with internal users, I was allowed to use actual data. </w:t>
      </w:r>
      <w:r w:rsidR="002D2EFB">
        <w:t>P</w:t>
      </w:r>
      <w:r w:rsidRPr="004560CB">
        <w:t>rototype testing was conducted through a publicly accessible website, the</w:t>
      </w:r>
      <w:r w:rsidR="002D2EFB">
        <w:t>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Pr="004560CB">
        <w:lastRenderedPageBreak/>
        <w:t>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4" w:name="_Toc134697521"/>
      <w:r w:rsidRPr="004560CB">
        <w:t>Access to users</w:t>
      </w:r>
      <w:bookmarkEnd w:id="84"/>
    </w:p>
    <w:p w14:paraId="0608111B" w14:textId="2C312B7D"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at the star</w:t>
      </w:r>
      <w:r w:rsidR="00B573BB" w:rsidRPr="004560CB">
        <w:t>t</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06202224"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certain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2B24E3D"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 did not work</w:t>
      </w:r>
      <w:r w:rsidR="00FC666A" w:rsidRPr="004560CB">
        <w:t xml:space="preserve"> at all. To work with this </w:t>
      </w:r>
      <w:r w:rsidR="003B5D5B" w:rsidRPr="004560CB">
        <w:t>limitation,</w:t>
      </w:r>
      <w:r w:rsidR="00FC666A" w:rsidRPr="004560CB">
        <w:t xml:space="preserve"> I </w:t>
      </w:r>
      <w:r w:rsidR="0075005A" w:rsidRPr="004560CB">
        <w:t>could</w:t>
      </w:r>
      <w:r w:rsidR="00FC666A" w:rsidRPr="004560CB">
        <w:t xml:space="preserve"> 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5" w:name="_Toc134697522"/>
      <w:r w:rsidRPr="004560CB">
        <w:lastRenderedPageBreak/>
        <w:t>A balance</w:t>
      </w:r>
      <w:r w:rsidR="00E516A4" w:rsidRPr="004560CB">
        <w:t xml:space="preserve"> between stakeholder and thesis</w:t>
      </w:r>
      <w:bookmarkEnd w:id="85"/>
    </w:p>
    <w:p w14:paraId="7D5643F1" w14:textId="76E4373C" w:rsidR="0080344A" w:rsidRPr="004560CB" w:rsidRDefault="00FA3CF7" w:rsidP="005E652F">
      <w:r w:rsidRPr="004560CB">
        <w:t xml:space="preserve">As discussed previously, working with a company has both benefits and drawbacks. </w:t>
      </w:r>
      <w:r w:rsidR="00AC16F1" w:rsidRPr="004560CB">
        <w:t xml:space="preserve">On a different level, there </w:t>
      </w:r>
      <w:r w:rsidR="00AD2C90" w:rsidRPr="004560CB">
        <w:t xml:space="preserve">is </w:t>
      </w:r>
      <w:r w:rsidR="00AC16F1" w:rsidRPr="004560CB">
        <w:t>a fine balance that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D87155" w:rsidRPr="004560CB">
        <w:t>m</w:t>
      </w:r>
      <w:r w:rsidR="006B3E43" w:rsidRPr="004560CB">
        <w:t>y own stakeholder for my own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365E88C1"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key to successful cooperation.</w:t>
      </w:r>
    </w:p>
    <w:p w14:paraId="2C25F35E" w14:textId="4546DCCD"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Rather,</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1D398B">
        <w:t>F</w:t>
      </w:r>
      <w:r w:rsidR="001D398B"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6" w:name="_Toc134697523"/>
      <w:r>
        <w:t>User</w:t>
      </w:r>
      <w:r w:rsidR="00927C68">
        <w:t xml:space="preserve"> groups</w:t>
      </w:r>
      <w:bookmarkEnd w:id="86"/>
    </w:p>
    <w:p w14:paraId="7781107B" w14:textId="6A9D0A69" w:rsidR="00F82F6D" w:rsidRPr="004560CB" w:rsidRDefault="00F82F6D" w:rsidP="0023508D">
      <w:r w:rsidRPr="004560CB">
        <w:t>The primary user group on this project consists of UX Designers. User testing benefited from the users’ expertise in design. Discussing prototypes from their perspective as UX Designers, feedback included practical aspects such as visuals, interactions,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 xml:space="preserve">Firstly, the supervisor with a Lead UX position has approached the project and design from a different perspective than the other “regular” UX Designers. Understandably, since they have a role that requires more </w:t>
      </w:r>
      <w:r w:rsidRPr="004560CB">
        <w:lastRenderedPageBreak/>
        <w:t>responsibility, the mapping solution constitutes a complete birds-eye overview (compared to the comparatively zoomed-in perspective of the UX Designers).</w:t>
      </w:r>
    </w:p>
    <w:p w14:paraId="64D4394E" w14:textId="2848DD1E" w:rsidR="00C4026A" w:rsidRPr="004560CB"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7F6940F0" w14:textId="07119D07" w:rsidR="00A83986" w:rsidRPr="004560CB" w:rsidRDefault="009B37FF" w:rsidP="00A83986">
      <w:pPr>
        <w:pStyle w:val="Heading2"/>
        <w:rPr>
          <w:lang w:val="en-GB"/>
        </w:rPr>
      </w:pPr>
      <w:bookmarkStart w:id="87" w:name="_Ref134646854"/>
      <w:bookmarkStart w:id="88" w:name="_Toc134697524"/>
      <w:r w:rsidRPr="004560CB">
        <w:rPr>
          <w:lang w:val="en-GB"/>
        </w:rPr>
        <w:t>Ethics</w:t>
      </w:r>
      <w:bookmarkEnd w:id="87"/>
      <w:bookmarkEnd w:id="88"/>
    </w:p>
    <w:p w14:paraId="2CC4D9E9" w14:textId="5AD14CF2" w:rsidR="009B37FF" w:rsidRDefault="009B37FF" w:rsidP="009B37FF">
      <w:pPr>
        <w:pStyle w:val="Heading3"/>
      </w:pPr>
      <w:bookmarkStart w:id="89" w:name="_Toc134697525"/>
      <w:r w:rsidRPr="004560CB">
        <w:t>Transparency and empowerment</w:t>
      </w:r>
      <w:bookmarkEnd w:id="89"/>
    </w:p>
    <w:p w14:paraId="4E01EE2C" w14:textId="2B3E2C04" w:rsidR="00F15C1C" w:rsidRDefault="00EE6FD4" w:rsidP="000725E4">
      <w:r>
        <w:t xml:space="preserve">The implications of a design like this </w:t>
      </w:r>
      <w:r w:rsidR="00173FC7">
        <w:t>are</w:t>
      </w:r>
      <w:r>
        <w:t xml:space="preserve"> much larger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F4A4994" w:rsidR="008E5D2B" w:rsidRDefault="007913E0" w:rsidP="000725E4">
      <w:r>
        <w:t>Should all data in an organisation be accessible by everyone, and who decides that?</w:t>
      </w:r>
      <w:r w:rsidR="00806DE8">
        <w:t xml:space="preserve"> Currently, at IKEA, there is so much data </w:t>
      </w:r>
      <w:r w:rsidR="00F15C1C">
        <w:t xml:space="preserve">that could be valuable to </w:t>
      </w:r>
      <w:r w:rsidR="005C7E51">
        <w:t xml:space="preserve">the UX Designers, but it is obscured by </w:t>
      </w:r>
      <w:r w:rsidR="00D75139">
        <w:t>inconsistent documentation</w:t>
      </w:r>
      <w:r w:rsidR="00981C5C">
        <w:t>,</w:t>
      </w:r>
      <w:r w:rsidR="00D75139">
        <w:t xml:space="preserve"> labelling</w:t>
      </w:r>
      <w:r w:rsidR="00981C5C">
        <w:t>, and availabili</w:t>
      </w:r>
      <w:r w:rsidR="00BD4076">
        <w:t>ty</w:t>
      </w:r>
      <w:r w:rsidR="00D75139">
        <w:t>.</w:t>
      </w:r>
      <w:r w:rsidR="009740AA">
        <w:t xml:space="preserve"> </w:t>
      </w:r>
      <w:r w:rsidR="00160B2E">
        <w:t>Ther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4CF49D9A" w14:textId="6C79BF66" w:rsidR="00160B2E" w:rsidRPr="004560CB" w:rsidRDefault="00472D07" w:rsidP="00472D07">
      <w:pPr>
        <w:pStyle w:val="ListParagraph"/>
        <w:numPr>
          <w:ilvl w:val="0"/>
          <w:numId w:val="5"/>
        </w:numPr>
      </w:pPr>
      <w:r>
        <w:t>Something</w:t>
      </w:r>
      <w:r w:rsidR="00903CFF">
        <w:t>,</w:t>
      </w:r>
      <w:r>
        <w:t xml:space="preserve"> something </w:t>
      </w:r>
      <w:r w:rsidRPr="00997DEB">
        <w:rPr>
          <w:highlight w:val="yellow"/>
        </w:rPr>
        <w:t>Interaction Design</w:t>
      </w:r>
      <w:r w:rsidR="00D07DB5">
        <w:t>?</w:t>
      </w:r>
    </w:p>
    <w:p w14:paraId="7EAB5B73" w14:textId="753C6BAD" w:rsidR="009B37FF" w:rsidRPr="004560CB" w:rsidRDefault="009B37FF" w:rsidP="00A83986">
      <w:pPr>
        <w:pStyle w:val="Heading2"/>
        <w:rPr>
          <w:lang w:val="en-GB"/>
        </w:rPr>
      </w:pPr>
      <w:bookmarkStart w:id="90" w:name="_Ref134646856"/>
      <w:bookmarkStart w:id="91" w:name="_Toc134697527"/>
      <w:r w:rsidRPr="004560CB">
        <w:rPr>
          <w:lang w:val="en-GB"/>
        </w:rPr>
        <w:lastRenderedPageBreak/>
        <w:t>Governance</w:t>
      </w:r>
      <w:bookmarkEnd w:id="90"/>
      <w:bookmarkEnd w:id="91"/>
    </w:p>
    <w:p w14:paraId="36F5C876" w14:textId="4E50FFBD" w:rsidR="002A6F75" w:rsidRDefault="00121AB0" w:rsidP="00DF3530">
      <w:pPr>
        <w:rPr>
          <w:iCs/>
        </w:rPr>
      </w:pPr>
      <w:r>
        <w:t xml:space="preserve">Another aspect uncovered through the design process is the concept of </w:t>
      </w:r>
      <w:r>
        <w:rPr>
          <w:i/>
          <w:iCs/>
        </w:rPr>
        <w:t>governance</w:t>
      </w:r>
      <w:r w:rsidR="00DC1636">
        <w:t>.</w:t>
      </w:r>
      <w:r w:rsidR="006E4946">
        <w:t xml:space="preserve"> </w:t>
      </w:r>
      <w:r w:rsidR="005E1EF1">
        <w:t xml:space="preserve">The PoC has provided a new perspective on a real issue that the stakeholder has, but who </w:t>
      </w:r>
      <w:r w:rsidR="005E1EF1">
        <w:rPr>
          <w:i/>
          <w:iCs/>
        </w:rPr>
        <w:t>owns</w:t>
      </w:r>
      <w:r w:rsidR="005E1EF1">
        <w:rPr>
          <w:iCs/>
        </w:rPr>
        <w:t xml:space="preserve"> it and who is </w:t>
      </w:r>
      <w:r w:rsidR="005E1EF1">
        <w:rPr>
          <w:i/>
        </w:rPr>
        <w:t>responsible</w:t>
      </w:r>
      <w:r w:rsidR="005E1EF1">
        <w:rPr>
          <w:iCs/>
        </w:rPr>
        <w:t xml:space="preserve"> for developing it</w:t>
      </w:r>
      <w:r w:rsidR="00845889">
        <w:rPr>
          <w:iCs/>
        </w:rPr>
        <w:t>?</w:t>
      </w:r>
      <w:r w:rsidR="0092792C">
        <w:rPr>
          <w:iCs/>
        </w:rPr>
        <w:t xml:space="preserve"> The </w:t>
      </w:r>
      <w:r w:rsidR="002B6E64">
        <w:rPr>
          <w:iCs/>
        </w:rPr>
        <w:t>UX Designers' work</w:t>
      </w:r>
      <w:r w:rsidR="0092792C">
        <w:rPr>
          <w:iCs/>
        </w:rPr>
        <w:t xml:space="preserve"> and the </w:t>
      </w:r>
      <w:r w:rsidR="004D0625">
        <w:rPr>
          <w:iCs/>
        </w:rPr>
        <w:t>SDG</w:t>
      </w:r>
      <w:r w:rsidR="009F2F9F">
        <w:rPr>
          <w:iCs/>
        </w:rPr>
        <w:t xml:space="preserve"> at IKEA are closely </w:t>
      </w:r>
      <w:r w:rsidR="00453FA0">
        <w:rPr>
          <w:iCs/>
        </w:rPr>
        <w:t>intertwined.</w:t>
      </w:r>
      <w:r w:rsidR="002B6E64">
        <w:rPr>
          <w:iCs/>
        </w:rPr>
        <w:t xml:space="preserve"> </w:t>
      </w:r>
      <w:r w:rsidR="006B0CC5">
        <w:rPr>
          <w:iCs/>
        </w:rPr>
        <w:t xml:space="preserve">The designers themselves do not own the solutions but </w:t>
      </w:r>
      <w:r w:rsidR="00235DBD">
        <w:rPr>
          <w:iCs/>
        </w:rPr>
        <w:t xml:space="preserve">are an integral part </w:t>
      </w:r>
      <w:r w:rsidR="00F023F1">
        <w:rPr>
          <w:iCs/>
        </w:rPr>
        <w:t>of</w:t>
      </w:r>
      <w:r w:rsidR="00235DBD">
        <w:rPr>
          <w:iCs/>
        </w:rPr>
        <w:t xml:space="preserve"> developing and upkeep of</w:t>
      </w:r>
      <w:r w:rsidR="006B0CC5">
        <w:rPr>
          <w:iCs/>
        </w:rPr>
        <w:t xml:space="preserve"> new and existing solutions.</w:t>
      </w:r>
      <w:r w:rsidR="0001539E">
        <w:rPr>
          <w:iCs/>
        </w:rPr>
        <w:t xml:space="preserve"> This creates an intereting symbiotic relationship </w:t>
      </w:r>
    </w:p>
    <w:p w14:paraId="5D6F5523" w14:textId="77777777" w:rsidR="006F4FA1" w:rsidRPr="005E1EF1" w:rsidRDefault="006F4FA1" w:rsidP="00DF3530">
      <w:pPr>
        <w:rPr>
          <w:iCs/>
        </w:rPr>
      </w:pPr>
    </w:p>
    <w:p w14:paraId="4F4B5C16" w14:textId="75D1AEEE" w:rsidR="00DF3530" w:rsidRDefault="00DF3530" w:rsidP="00DF3530">
      <w:pPr>
        <w:pStyle w:val="ListParagraph"/>
        <w:numPr>
          <w:ilvl w:val="0"/>
          <w:numId w:val="5"/>
        </w:numPr>
      </w:pPr>
      <w:r>
        <w:t>A real issue in large companies</w:t>
      </w:r>
      <w:r w:rsidR="000F79CD">
        <w:t>.</w:t>
      </w:r>
    </w:p>
    <w:p w14:paraId="191889E4" w14:textId="0830E490" w:rsidR="00DF3530" w:rsidRDefault="00DF3530" w:rsidP="00DF3530">
      <w:pPr>
        <w:pStyle w:val="ListParagraph"/>
        <w:numPr>
          <w:ilvl w:val="0"/>
          <w:numId w:val="5"/>
        </w:numPr>
      </w:pPr>
      <w:r>
        <w:t>At a certain size</w:t>
      </w:r>
      <w:r w:rsidR="0026721A">
        <w:t>,</w:t>
      </w:r>
      <w:r>
        <w:t xml:space="preserve"> the company act more as an organism à not one clear driving force but several that all build a whole</w:t>
      </w:r>
      <w:r w:rsidR="000F79CD">
        <w:t>.</w:t>
      </w:r>
    </w:p>
    <w:p w14:paraId="3A6F16C3" w14:textId="56BD24C7" w:rsidR="00DF3530" w:rsidRDefault="00DF3530" w:rsidP="00DF3530">
      <w:pPr>
        <w:pStyle w:val="ListParagraph"/>
        <w:numPr>
          <w:ilvl w:val="0"/>
          <w:numId w:val="5"/>
        </w:numPr>
      </w:pPr>
      <w:r>
        <w:t>“Accountability” when tools change and people move around -&gt; You can’t always foresee changes but how can you maintain some relevant governance in digital solutions</w:t>
      </w:r>
      <w:r w:rsidR="000F79CD">
        <w:t>.</w:t>
      </w:r>
    </w:p>
    <w:p w14:paraId="65DAC72E" w14:textId="77777777" w:rsidR="002A6F75" w:rsidRPr="004560CB" w:rsidRDefault="002A6F75" w:rsidP="002A6F75"/>
    <w:p w14:paraId="378FE836" w14:textId="7BA505CB" w:rsidR="00956726" w:rsidRPr="004560CB" w:rsidRDefault="00E82FD5" w:rsidP="00A83986">
      <w:pPr>
        <w:pStyle w:val="Heading2"/>
        <w:rPr>
          <w:lang w:val="en-GB"/>
        </w:rPr>
      </w:pPr>
      <w:bookmarkStart w:id="92" w:name="_Ref134628043"/>
      <w:bookmarkStart w:id="93" w:name="_Toc134697530"/>
      <w:r>
        <w:rPr>
          <w:lang w:val="en-GB"/>
        </w:rPr>
        <w:t>F</w:t>
      </w:r>
      <w:r w:rsidR="00956726" w:rsidRPr="004560CB">
        <w:rPr>
          <w:lang w:val="en-GB"/>
        </w:rPr>
        <w:t>uture work</w:t>
      </w:r>
      <w:bookmarkEnd w:id="92"/>
      <w:bookmarkEnd w:id="93"/>
    </w:p>
    <w:p w14:paraId="5C38E4B5" w14:textId="375D7EFC" w:rsidR="00956726" w:rsidRDefault="004859AC" w:rsidP="00956726">
      <w:pPr>
        <w:pStyle w:val="Heading3"/>
      </w:pPr>
      <w:bookmarkStart w:id="94" w:name="_Toc134697531"/>
      <w:r w:rsidRPr="004560CB">
        <w:t xml:space="preserve">Prototype: </w:t>
      </w:r>
      <w:r w:rsidR="00732B68" w:rsidRPr="004560CB">
        <w:t>Purpose</w:t>
      </w:r>
      <w:r w:rsidRPr="004560CB">
        <w:t xml:space="preserve"> and implications for IKEA</w:t>
      </w:r>
      <w:bookmarkEnd w:id="94"/>
    </w:p>
    <w:p w14:paraId="7F65C337" w14:textId="57A2468A" w:rsidR="00702247" w:rsidRPr="004560CB" w:rsidRDefault="00702247" w:rsidP="00702247">
      <w:pPr>
        <w:pStyle w:val="ListParagraph"/>
        <w:numPr>
          <w:ilvl w:val="0"/>
          <w:numId w:val="5"/>
        </w:numPr>
      </w:pPr>
      <w:r>
        <w:t>Prototype saknar dynamik</w:t>
      </w:r>
    </w:p>
    <w:p w14:paraId="7FBEEC67" w14:textId="3F6AA480" w:rsidR="004859AC" w:rsidRPr="004560CB" w:rsidRDefault="004859AC" w:rsidP="00956726">
      <w:pPr>
        <w:pStyle w:val="Heading3"/>
      </w:pPr>
      <w:bookmarkStart w:id="95" w:name="_Toc134697532"/>
      <w:r w:rsidRPr="004560CB">
        <w:t>Prototype: Implications for research</w:t>
      </w:r>
      <w:bookmarkEnd w:id="95"/>
    </w:p>
    <w:p w14:paraId="1AF33DC7" w14:textId="4FE38DBB" w:rsidR="004859AC" w:rsidRPr="004560CB" w:rsidRDefault="004859AC" w:rsidP="00956726">
      <w:pPr>
        <w:pStyle w:val="Heading3"/>
      </w:pPr>
      <w:bookmarkStart w:id="96" w:name="_Toc134697533"/>
      <w:r w:rsidRPr="004560CB">
        <w:t>Future work</w:t>
      </w:r>
      <w:bookmarkEnd w:id="96"/>
    </w:p>
    <w:p w14:paraId="34A64D17" w14:textId="198D9F1D" w:rsidR="00B7308E" w:rsidRPr="004560CB" w:rsidRDefault="00B7308E" w:rsidP="009B2C81">
      <w:pPr>
        <w:pStyle w:val="Heading1"/>
        <w:rPr>
          <w:lang w:val="en-GB"/>
        </w:rPr>
      </w:pPr>
      <w:bookmarkStart w:id="97" w:name="_Toc134697534"/>
      <w:r w:rsidRPr="004560CB">
        <w:rPr>
          <w:lang w:val="en-GB"/>
        </w:rPr>
        <w:t>Conclusion</w:t>
      </w:r>
      <w:bookmarkEnd w:id="97"/>
    </w:p>
    <w:p w14:paraId="6983302E" w14:textId="6A971748" w:rsidR="00B7308E" w:rsidRPr="004560CB" w:rsidRDefault="00B7308E" w:rsidP="00013067">
      <w:pPr>
        <w:pStyle w:val="Heading1"/>
        <w:rPr>
          <w:lang w:val="en-GB"/>
        </w:rPr>
      </w:pPr>
      <w:bookmarkStart w:id="98" w:name="_Toc134697535"/>
      <w:r w:rsidRPr="004560CB">
        <w:rPr>
          <w:lang w:val="en-GB"/>
        </w:rPr>
        <w:t>References</w:t>
      </w:r>
      <w:bookmarkEnd w:id="98"/>
    </w:p>
    <w:p w14:paraId="26E156AD" w14:textId="77777777" w:rsidR="00093C9E" w:rsidRPr="00093C9E" w:rsidRDefault="00ED4E45" w:rsidP="00093C9E">
      <w:pPr>
        <w:pStyle w:val="Bibliography"/>
      </w:pPr>
      <w:r w:rsidRPr="004560CB">
        <w:fldChar w:fldCharType="begin"/>
      </w:r>
      <w:r w:rsidR="0013118D" w:rsidRPr="004560CB">
        <w:instrText xml:space="preserve"> ADDIN ZOTERO_BIBL {"uncited":[],"omitted":[],"custom":[]} CSL_BIBLIOGRAPHY </w:instrText>
      </w:r>
      <w:r w:rsidRPr="004560CB">
        <w:fldChar w:fldCharType="separate"/>
      </w:r>
      <w:r w:rsidR="00093C9E" w:rsidRPr="00093C9E">
        <w:t xml:space="preserve">Abras, C., Maloney-Krichmar, D., &amp; Preece, J. (2004). User-Centered Design. </w:t>
      </w:r>
      <w:r w:rsidR="00093C9E" w:rsidRPr="00093C9E">
        <w:rPr>
          <w:i/>
          <w:iCs/>
        </w:rPr>
        <w:t>Encyclopedia of Human-Computer Interaction</w:t>
      </w:r>
      <w:r w:rsidR="00093C9E" w:rsidRPr="00093C9E">
        <w:t>, 14.</w:t>
      </w:r>
    </w:p>
    <w:p w14:paraId="2DC6EE49" w14:textId="77777777" w:rsidR="00093C9E" w:rsidRPr="00093C9E" w:rsidRDefault="00093C9E" w:rsidP="00093C9E">
      <w:pPr>
        <w:pStyle w:val="Bibliography"/>
      </w:pPr>
      <w:r w:rsidRPr="00093C9E">
        <w:t xml:space="preserve">Ammar, W., Groeneveld, D., Bhagavatula, C., Beltagy, I., Crawford, M., Downey, D., Dunkelberger, J., Elgohary, A., Feldman, S., Ha, V., Kinney, R., Kohlmeier, S., Lo, K., Murray, T., Ooi, H.-H., Peters, M., </w:t>
      </w:r>
      <w:r w:rsidRPr="00093C9E">
        <w:lastRenderedPageBreak/>
        <w:t xml:space="preserve">Power, J., Skjonsberg, S., Wang, L. L., … Etzioni, O. (2018). </w:t>
      </w:r>
      <w:r w:rsidRPr="00093C9E">
        <w:rPr>
          <w:i/>
          <w:iCs/>
        </w:rPr>
        <w:t>Construction of the Literature Graph in Semantic Scholar</w:t>
      </w:r>
      <w:r w:rsidRPr="00093C9E">
        <w:t xml:space="preserve"> (arXiv:1805.02262). arXiv. http://arxiv.org/abs/1805.02262</w:t>
      </w:r>
    </w:p>
    <w:p w14:paraId="43B02C47" w14:textId="77777777" w:rsidR="00093C9E" w:rsidRPr="00093C9E" w:rsidRDefault="00093C9E" w:rsidP="00093C9E">
      <w:pPr>
        <w:pStyle w:val="Bibliography"/>
      </w:pPr>
      <w:r w:rsidRPr="00093C9E">
        <w:t xml:space="preserve">Andrienko, G., Andrienko, N., Drucker, S. M., Fekete, J.-D., Fisher, D., Idreos, S., Kraska, T., Li, G., Ma, K.-L., Mackinlay, J. D., Oulasvirta, A., Schreck, T., Schmann, H., Stonebraker, M., Auber, D., Bikakis, N., Chrysanthis, P. K., Papastefanatos, G., &amp; Sharaf, M. A. (2020, March 30). </w:t>
      </w:r>
      <w:r w:rsidRPr="00093C9E">
        <w:rPr>
          <w:i/>
          <w:iCs/>
        </w:rPr>
        <w:t>Big Data Visualization and Analytics: Future Research Challenges and Emerging Applications</w:t>
      </w:r>
      <w:r w:rsidRPr="00093C9E">
        <w:t>. BigVis 2020: Big Data Visual Exploration and Analytics. https://hal.inria.fr/hal-02568845</w:t>
      </w:r>
    </w:p>
    <w:p w14:paraId="589F7DC0" w14:textId="77777777" w:rsidR="00093C9E" w:rsidRPr="00093C9E" w:rsidRDefault="00093C9E" w:rsidP="00093C9E">
      <w:pPr>
        <w:pStyle w:val="Bibliography"/>
      </w:pPr>
      <w:r w:rsidRPr="00093C9E">
        <w:t xml:space="preserve">Asturiano, V. (2023). </w:t>
      </w:r>
      <w:r w:rsidRPr="00093C9E">
        <w:rPr>
          <w:i/>
          <w:iCs/>
        </w:rPr>
        <w:t>Force-graph</w:t>
      </w:r>
      <w:r w:rsidRPr="00093C9E">
        <w:t xml:space="preserve"> (1.43.1) [JavaScript]. https://github.com/vasturiano/force-graph (Original work published 2018)</w:t>
      </w:r>
    </w:p>
    <w:p w14:paraId="79A82668" w14:textId="77777777" w:rsidR="00093C9E" w:rsidRPr="00093C9E" w:rsidRDefault="00093C9E" w:rsidP="00093C9E">
      <w:pPr>
        <w:pStyle w:val="Bibliography"/>
      </w:pPr>
      <w:r w:rsidRPr="00093C9E">
        <w:t xml:space="preserve">Beyer, H., &amp; Holtzblatt, K. (1998). </w:t>
      </w:r>
      <w:r w:rsidRPr="00093C9E">
        <w:rPr>
          <w:i/>
          <w:iCs/>
        </w:rPr>
        <w:t>Contextual design: Defining customer-centered systems</w:t>
      </w:r>
      <w:r w:rsidRPr="00093C9E">
        <w:t>. Morgan Kaufmann.</w:t>
      </w:r>
    </w:p>
    <w:p w14:paraId="42D6670E" w14:textId="77777777" w:rsidR="00093C9E" w:rsidRPr="00093C9E" w:rsidRDefault="00093C9E" w:rsidP="00093C9E">
      <w:pPr>
        <w:pStyle w:val="Bibliography"/>
      </w:pPr>
      <w:r w:rsidRPr="00093C9E">
        <w:t xml:space="preserve">Bostock, M. (2021). </w:t>
      </w:r>
      <w:r w:rsidRPr="00093C9E">
        <w:rPr>
          <w:i/>
          <w:iCs/>
        </w:rPr>
        <w:t>D3.js</w:t>
      </w:r>
      <w:r w:rsidRPr="00093C9E">
        <w:t>. D</w:t>
      </w:r>
      <w:proofErr w:type="gramStart"/>
      <w:r w:rsidRPr="00093C9E">
        <w:t>3.Js</w:t>
      </w:r>
      <w:proofErr w:type="gramEnd"/>
      <w:r w:rsidRPr="00093C9E">
        <w:t xml:space="preserve"> - Data-Driven Documents. https://d3js.org/</w:t>
      </w:r>
    </w:p>
    <w:p w14:paraId="363C66EB" w14:textId="77777777" w:rsidR="00093C9E" w:rsidRPr="00093C9E" w:rsidRDefault="00093C9E" w:rsidP="00093C9E">
      <w:pPr>
        <w:pStyle w:val="Bibliography"/>
      </w:pPr>
      <w:r w:rsidRPr="00093C9E">
        <w:t xml:space="preserve">Brinkmann, S., Jacobsen, M. H., &amp; Kristiansen, S. (2014). Historical Overview of Qualitative Research in the Social Sciences. In </w:t>
      </w:r>
      <w:r w:rsidRPr="00093C9E">
        <w:rPr>
          <w:i/>
          <w:iCs/>
        </w:rPr>
        <w:t>Historical Overview of Qualitative Research in the Social Sciences</w:t>
      </w:r>
      <w:r w:rsidRPr="00093C9E">
        <w:t>.</w:t>
      </w:r>
    </w:p>
    <w:p w14:paraId="46450F40" w14:textId="77777777" w:rsidR="00093C9E" w:rsidRPr="00093C9E" w:rsidRDefault="00093C9E" w:rsidP="00093C9E">
      <w:pPr>
        <w:pStyle w:val="Bibliography"/>
      </w:pPr>
      <w:r w:rsidRPr="00093C9E">
        <w:t xml:space="preserve">Buxton, B. (2007). </w:t>
      </w:r>
      <w:r w:rsidRPr="00093C9E">
        <w:rPr>
          <w:i/>
          <w:iCs/>
        </w:rPr>
        <w:t>Sketching user experiences: Getting the design right and the right design</w:t>
      </w:r>
      <w:r w:rsidRPr="00093C9E">
        <w:t>. Elsevier/Morgan Kaufmann.</w:t>
      </w:r>
    </w:p>
    <w:p w14:paraId="6266E7D5" w14:textId="77777777" w:rsidR="00093C9E" w:rsidRPr="00093C9E" w:rsidRDefault="00093C9E" w:rsidP="00093C9E">
      <w:pPr>
        <w:pStyle w:val="Bibliography"/>
      </w:pPr>
      <w:r w:rsidRPr="00093C9E">
        <w:t xml:space="preserve">Chulani, S., Williams, C., &amp; Yaeli, A. (2008). Software development governance and its concerns. </w:t>
      </w:r>
      <w:r w:rsidRPr="00093C9E">
        <w:rPr>
          <w:i/>
          <w:iCs/>
        </w:rPr>
        <w:t>Proceedings of the 1st International Workshop on Software Development Governance</w:t>
      </w:r>
      <w:r w:rsidRPr="00093C9E">
        <w:t>, 3–6. https://doi.org/10.1145/1370720.1370723</w:t>
      </w:r>
    </w:p>
    <w:p w14:paraId="20D8D190" w14:textId="77777777" w:rsidR="00093C9E" w:rsidRPr="00093C9E" w:rsidRDefault="00093C9E" w:rsidP="00093C9E">
      <w:pPr>
        <w:pStyle w:val="Bibliography"/>
      </w:pPr>
      <w:r w:rsidRPr="00093C9E">
        <w:rPr>
          <w:lang w:val="sv-SE"/>
        </w:rPr>
        <w:t xml:space="preserve">Dahlbäck, N., Jönsson, A., &amp; Ahrenberg, L. (1993). </w:t>
      </w:r>
      <w:r w:rsidRPr="00093C9E">
        <w:t xml:space="preserve">Wizard of Oz studies: Why and how. </w:t>
      </w:r>
      <w:r w:rsidRPr="00093C9E">
        <w:rPr>
          <w:i/>
          <w:iCs/>
        </w:rPr>
        <w:t xml:space="preserve">Proceedings of the 1st International Conference on </w:t>
      </w:r>
      <w:r w:rsidRPr="00093C9E">
        <w:rPr>
          <w:i/>
          <w:iCs/>
        </w:rPr>
        <w:lastRenderedPageBreak/>
        <w:t xml:space="preserve">Intelligent User </w:t>
      </w:r>
      <w:proofErr w:type="gramStart"/>
      <w:r w:rsidRPr="00093C9E">
        <w:rPr>
          <w:i/>
          <w:iCs/>
        </w:rPr>
        <w:t>Interfaces  -</w:t>
      </w:r>
      <w:proofErr w:type="gramEnd"/>
      <w:r w:rsidRPr="00093C9E">
        <w:rPr>
          <w:i/>
          <w:iCs/>
        </w:rPr>
        <w:t xml:space="preserve"> IUI ’93</w:t>
      </w:r>
      <w:r w:rsidRPr="00093C9E">
        <w:t>, 193–200. https://doi.org/10.1145/169891.169968</w:t>
      </w:r>
    </w:p>
    <w:p w14:paraId="38EC4C77" w14:textId="77777777" w:rsidR="00093C9E" w:rsidRPr="00093C9E" w:rsidRDefault="00093C9E" w:rsidP="00093C9E">
      <w:pPr>
        <w:pStyle w:val="Bibliography"/>
      </w:pPr>
      <w:r w:rsidRPr="00093C9E">
        <w:t xml:space="preserve">Design Council. (2007). </w:t>
      </w:r>
      <w:r w:rsidRPr="00093C9E">
        <w:rPr>
          <w:i/>
          <w:iCs/>
        </w:rPr>
        <w:t>Eleven lessons: Managing design in eleven global brands. A study of the design process</w:t>
      </w:r>
      <w:r w:rsidRPr="00093C9E">
        <w:t>. Design Council UK. https://www.designcouncil.org.uk/our-work/skills-learning/resources/11-lessons-managing-design-global-brands/</w:t>
      </w:r>
    </w:p>
    <w:p w14:paraId="5C3E5230" w14:textId="77777777" w:rsidR="00093C9E" w:rsidRPr="00093C9E" w:rsidRDefault="00093C9E" w:rsidP="00093C9E">
      <w:pPr>
        <w:pStyle w:val="Bibliography"/>
      </w:pPr>
      <w:r w:rsidRPr="00093C9E">
        <w:t xml:space="preserve">Design Council. (2019, May 17). </w:t>
      </w:r>
      <w:r w:rsidRPr="00093C9E">
        <w:rPr>
          <w:i/>
          <w:iCs/>
        </w:rPr>
        <w:t>Framework for Innovation: Design Council’s evolved Double Diamond</w:t>
      </w:r>
      <w:r w:rsidRPr="00093C9E">
        <w:t>. https://www.designcouncil.org.uk/our-work/skills-learning/tools-frameworks/framework-for-innovation-design-councils-evolved-double-diamond/</w:t>
      </w:r>
    </w:p>
    <w:p w14:paraId="5DE3D6EC" w14:textId="77777777" w:rsidR="00093C9E" w:rsidRPr="00093C9E" w:rsidRDefault="00093C9E" w:rsidP="00093C9E">
      <w:pPr>
        <w:pStyle w:val="Bibliography"/>
      </w:pPr>
      <w:r w:rsidRPr="00093C9E">
        <w:t xml:space="preserve">Design Council. (2021). </w:t>
      </w:r>
      <w:r w:rsidRPr="00093C9E">
        <w:rPr>
          <w:i/>
          <w:iCs/>
        </w:rPr>
        <w:t>Beyond Net Zero: A Systematic Design Approach</w:t>
      </w:r>
      <w:r w:rsidRPr="00093C9E">
        <w:t xml:space="preserve"> (p. 60). Design Council. https://www.designcouncil.org.uk/fileadmin/uploads/dc/Documents/Beyond%2520Net%2520Zero%2520-%2520A%2520Systemic%2520Design%2520Approach.pdf</w:t>
      </w:r>
    </w:p>
    <w:p w14:paraId="08B913A0" w14:textId="77777777" w:rsidR="00093C9E" w:rsidRPr="00093C9E" w:rsidRDefault="00093C9E" w:rsidP="00093C9E">
      <w:pPr>
        <w:pStyle w:val="Bibliography"/>
      </w:pPr>
      <w:r w:rsidRPr="00093C9E">
        <w:t xml:space="preserve">Dimara, E., &amp; Perin, C. (2020). What is Interaction for Data Visualization? </w:t>
      </w:r>
      <w:r w:rsidRPr="00093C9E">
        <w:rPr>
          <w:i/>
          <w:iCs/>
        </w:rPr>
        <w:t>IEEE Transactions on Visualization and Computer Graphics</w:t>
      </w:r>
      <w:r w:rsidRPr="00093C9E">
        <w:t xml:space="preserve">, </w:t>
      </w:r>
      <w:r w:rsidRPr="00093C9E">
        <w:rPr>
          <w:i/>
          <w:iCs/>
        </w:rPr>
        <w:t>26</w:t>
      </w:r>
      <w:r w:rsidRPr="00093C9E">
        <w:t>(1), 119–129. https://doi.org/10.1109/TVCG.2019.2934283</w:t>
      </w:r>
    </w:p>
    <w:p w14:paraId="3F328637" w14:textId="77777777" w:rsidR="00093C9E" w:rsidRPr="00093C9E" w:rsidRDefault="00093C9E" w:rsidP="00093C9E">
      <w:pPr>
        <w:pStyle w:val="Bibliography"/>
      </w:pPr>
      <w:r w:rsidRPr="00093C9E">
        <w:t xml:space="preserve">Fossey, E., Harvey, C., Mcdermott, F., &amp; Davidson, L. (2002). </w:t>
      </w:r>
      <w:r w:rsidRPr="00093C9E">
        <w:rPr>
          <w:i/>
          <w:iCs/>
        </w:rPr>
        <w:t>Understanding and Evaluating Qualitative Research</w:t>
      </w:r>
      <w:r w:rsidRPr="00093C9E">
        <w:t>.</w:t>
      </w:r>
    </w:p>
    <w:p w14:paraId="1053C273" w14:textId="77777777" w:rsidR="00093C9E" w:rsidRPr="00093C9E" w:rsidRDefault="00093C9E" w:rsidP="00093C9E">
      <w:pPr>
        <w:pStyle w:val="Bibliography"/>
      </w:pPr>
      <w:r w:rsidRPr="00093C9E">
        <w:t xml:space="preserve">Google. (2023a). </w:t>
      </w:r>
      <w:r w:rsidRPr="00093C9E">
        <w:rPr>
          <w:i/>
          <w:iCs/>
        </w:rPr>
        <w:t>Google Maps</w:t>
      </w:r>
      <w:r w:rsidRPr="00093C9E">
        <w:t>. Google Maps. https://www.google.com/maps/@55.5880384,13.0322337,14z</w:t>
      </w:r>
    </w:p>
    <w:p w14:paraId="785780C7" w14:textId="77777777" w:rsidR="00093C9E" w:rsidRPr="00093C9E" w:rsidRDefault="00093C9E" w:rsidP="00093C9E">
      <w:pPr>
        <w:pStyle w:val="Bibliography"/>
      </w:pPr>
      <w:r w:rsidRPr="00093C9E">
        <w:t xml:space="preserve">Google. (2023b). </w:t>
      </w:r>
      <w:r w:rsidRPr="00093C9E">
        <w:rPr>
          <w:i/>
          <w:iCs/>
        </w:rPr>
        <w:t>Google Sheets</w:t>
      </w:r>
      <w:r w:rsidRPr="00093C9E">
        <w:t>. Online Spreadsheet Editor | Google Workspace. https://www.facebook.com/GoogleDocs/</w:t>
      </w:r>
    </w:p>
    <w:p w14:paraId="4FF44BAD" w14:textId="77777777" w:rsidR="00093C9E" w:rsidRPr="00093C9E" w:rsidRDefault="00093C9E" w:rsidP="00093C9E">
      <w:pPr>
        <w:pStyle w:val="Bibliography"/>
      </w:pPr>
      <w:r w:rsidRPr="00093C9E">
        <w:t xml:space="preserve">Gustafsson, D. (2019). </w:t>
      </w:r>
      <w:r w:rsidRPr="00093C9E">
        <w:rPr>
          <w:i/>
          <w:iCs/>
        </w:rPr>
        <w:t>Analysing the Double diamond design process through research &amp; implementation</w:t>
      </w:r>
      <w:r w:rsidRPr="00093C9E">
        <w:t xml:space="preserve"> [Master of Arts, Aalto </w:t>
      </w:r>
      <w:r w:rsidRPr="00093C9E">
        <w:lastRenderedPageBreak/>
        <w:t>University]. https://aaltodoc.aalto.fi/bitstream/handle/123456789/39285/master_Gustafsson_Daniel_2019.pdf?sequence=1&amp;isAllowed=y</w:t>
      </w:r>
    </w:p>
    <w:p w14:paraId="6A080F93" w14:textId="77777777" w:rsidR="00093C9E" w:rsidRPr="00093C9E" w:rsidRDefault="00093C9E" w:rsidP="00093C9E">
      <w:pPr>
        <w:pStyle w:val="Bibliography"/>
      </w:pPr>
      <w:r w:rsidRPr="00093C9E">
        <w:t xml:space="preserve">Heer, J., Viégas, F. B., &amp; Wattenberg, M. (2007). Voyagers and voyeurs: Supporting asynchronous collaborative information visualization. </w:t>
      </w:r>
      <w:r w:rsidRPr="00093C9E">
        <w:rPr>
          <w:i/>
          <w:iCs/>
        </w:rPr>
        <w:t>Proceedings of the SIGCHI Conference on Human Factors in Computing Systems</w:t>
      </w:r>
      <w:r w:rsidRPr="00093C9E">
        <w:t>, 1029–1038. https://doi.org/10.1145/1240624.1240781</w:t>
      </w:r>
    </w:p>
    <w:p w14:paraId="524A718A" w14:textId="77777777" w:rsidR="00093C9E" w:rsidRPr="00093C9E" w:rsidRDefault="00093C9E" w:rsidP="00093C9E">
      <w:pPr>
        <w:pStyle w:val="Bibliography"/>
      </w:pPr>
      <w:r w:rsidRPr="00093C9E">
        <w:t xml:space="preserve">Holzinger, A. (2005). Usability engineering methods for software developers. </w:t>
      </w:r>
      <w:r w:rsidRPr="00093C9E">
        <w:rPr>
          <w:i/>
          <w:iCs/>
        </w:rPr>
        <w:t>Communications of the ACM</w:t>
      </w:r>
      <w:r w:rsidRPr="00093C9E">
        <w:t xml:space="preserve">, </w:t>
      </w:r>
      <w:r w:rsidRPr="00093C9E">
        <w:rPr>
          <w:i/>
          <w:iCs/>
        </w:rPr>
        <w:t>48</w:t>
      </w:r>
      <w:r w:rsidRPr="00093C9E">
        <w:t>(1), 71–74. https://doi.org/10.1145/1039539.1039541</w:t>
      </w:r>
    </w:p>
    <w:p w14:paraId="0CF28DA2" w14:textId="77777777" w:rsidR="00093C9E" w:rsidRPr="00093C9E" w:rsidRDefault="00093C9E" w:rsidP="00093C9E">
      <w:pPr>
        <w:pStyle w:val="Bibliography"/>
      </w:pPr>
      <w:r w:rsidRPr="00093C9E">
        <w:t xml:space="preserve">Hornbæk, K., &amp; Oulasvirta, A. (2017). What Is Interaction? </w:t>
      </w:r>
      <w:r w:rsidRPr="00093C9E">
        <w:rPr>
          <w:i/>
          <w:iCs/>
        </w:rPr>
        <w:t>Proceedings of the 2017 CHI Conference on Human Factors in Computing Systems</w:t>
      </w:r>
      <w:r w:rsidRPr="00093C9E">
        <w:t>, 5040–5052. https://doi.org/10.1145/3025453.3025765</w:t>
      </w:r>
    </w:p>
    <w:p w14:paraId="503032CD" w14:textId="77777777" w:rsidR="00093C9E" w:rsidRPr="00093C9E" w:rsidRDefault="00093C9E" w:rsidP="00093C9E">
      <w:pPr>
        <w:pStyle w:val="Bibliography"/>
      </w:pPr>
      <w:r w:rsidRPr="00093C9E">
        <w:t xml:space="preserve">Houde, S., &amp; Hill, C. (1997). What do Prototypes Prototype? In </w:t>
      </w:r>
      <w:r w:rsidRPr="00093C9E">
        <w:rPr>
          <w:i/>
          <w:iCs/>
        </w:rPr>
        <w:t>Handbook of Human-Computer Interaction</w:t>
      </w:r>
      <w:r w:rsidRPr="00093C9E">
        <w:t xml:space="preserve"> (pp. 367–381). Elsevier. https://doi.org/10.1016/B978-044481862-1.50082-0</w:t>
      </w:r>
    </w:p>
    <w:p w14:paraId="6419D017" w14:textId="77777777" w:rsidR="00093C9E" w:rsidRPr="00093C9E" w:rsidRDefault="00093C9E" w:rsidP="00093C9E">
      <w:pPr>
        <w:pStyle w:val="Bibliography"/>
      </w:pPr>
      <w:r w:rsidRPr="00093C9E">
        <w:t xml:space="preserve">Huron, S., Carpendale, S., Thudt, A., Tang, A., &amp; Mauerer, M. (2014). Constructive visualization. </w:t>
      </w:r>
      <w:r w:rsidRPr="00093C9E">
        <w:rPr>
          <w:i/>
          <w:iCs/>
        </w:rPr>
        <w:t>Proceedings of the 2014 Conference on Designing Interactive Systems</w:t>
      </w:r>
      <w:r w:rsidRPr="00093C9E">
        <w:t>, 433–442. https://doi.org/10.1145/2598510.2598566</w:t>
      </w:r>
    </w:p>
    <w:p w14:paraId="4D50F898" w14:textId="77777777" w:rsidR="00093C9E" w:rsidRPr="00093C9E" w:rsidRDefault="00093C9E" w:rsidP="00093C9E">
      <w:pPr>
        <w:pStyle w:val="Bibliography"/>
        <w:rPr>
          <w:lang w:val="sv-SE"/>
        </w:rPr>
      </w:pPr>
      <w:r w:rsidRPr="00093C9E">
        <w:rPr>
          <w:lang w:val="sv-SE"/>
        </w:rPr>
        <w:t xml:space="preserve">Ingelsten, O. (2023). </w:t>
      </w:r>
      <w:r w:rsidRPr="00093C9E">
        <w:rPr>
          <w:i/>
          <w:iCs/>
          <w:lang w:val="sv-SE"/>
        </w:rPr>
        <w:t>IxD Thesis 2023</w:t>
      </w:r>
      <w:r w:rsidRPr="00093C9E">
        <w:rPr>
          <w:lang w:val="sv-SE"/>
        </w:rPr>
        <w:t>. http://www.inglestone.art/</w:t>
      </w:r>
    </w:p>
    <w:p w14:paraId="365DAAD3" w14:textId="77777777" w:rsidR="00093C9E" w:rsidRPr="00093C9E" w:rsidRDefault="00093C9E" w:rsidP="00093C9E">
      <w:pPr>
        <w:pStyle w:val="Bibliography"/>
      </w:pPr>
      <w:r w:rsidRPr="00093C9E">
        <w:t xml:space="preserve">Knox, S., &amp; Burkard, A. W. (2009). Qualitative research interviews. </w:t>
      </w:r>
      <w:r w:rsidRPr="00093C9E">
        <w:rPr>
          <w:i/>
          <w:iCs/>
        </w:rPr>
        <w:t>Psychotherapy Research</w:t>
      </w:r>
      <w:r w:rsidRPr="00093C9E">
        <w:t xml:space="preserve">, </w:t>
      </w:r>
      <w:r w:rsidRPr="00093C9E">
        <w:rPr>
          <w:i/>
          <w:iCs/>
        </w:rPr>
        <w:t>19</w:t>
      </w:r>
      <w:r w:rsidRPr="00093C9E">
        <w:t>(4–5), 566–575. https://doi.org/10.1080/10503300802702105</w:t>
      </w:r>
    </w:p>
    <w:p w14:paraId="426F1EB1" w14:textId="77777777" w:rsidR="00093C9E" w:rsidRPr="00093C9E" w:rsidRDefault="00093C9E" w:rsidP="00093C9E">
      <w:pPr>
        <w:pStyle w:val="Bibliography"/>
      </w:pPr>
      <w:r w:rsidRPr="00093C9E">
        <w:rPr>
          <w:lang w:val="sv-SE"/>
        </w:rPr>
        <w:t xml:space="preserve">Lim, Y.-K., Stolterman, E., &amp; Tenenberg, J. (2008). </w:t>
      </w:r>
      <w:r w:rsidRPr="00093C9E">
        <w:t xml:space="preserve">The anatomy of prototypes: Prototypes as filters, prototypes as manifestations of </w:t>
      </w:r>
      <w:r w:rsidRPr="00093C9E">
        <w:lastRenderedPageBreak/>
        <w:t xml:space="preserve">design ideas. </w:t>
      </w:r>
      <w:r w:rsidRPr="00093C9E">
        <w:rPr>
          <w:i/>
          <w:iCs/>
        </w:rPr>
        <w:t>ACM Transactions on Computer-Human Interaction</w:t>
      </w:r>
      <w:r w:rsidRPr="00093C9E">
        <w:t xml:space="preserve">, </w:t>
      </w:r>
      <w:r w:rsidRPr="00093C9E">
        <w:rPr>
          <w:i/>
          <w:iCs/>
        </w:rPr>
        <w:t>15</w:t>
      </w:r>
      <w:r w:rsidRPr="00093C9E">
        <w:t>(2), 1–27. https://doi.org/10.1145/1375761.1375762</w:t>
      </w:r>
    </w:p>
    <w:p w14:paraId="3BF9556D" w14:textId="77777777" w:rsidR="00093C9E" w:rsidRPr="00093C9E" w:rsidRDefault="00093C9E" w:rsidP="00093C9E">
      <w:pPr>
        <w:pStyle w:val="Bibliography"/>
      </w:pPr>
      <w:r w:rsidRPr="00093C9E">
        <w:t xml:space="preserve">Lima, M. (2023). </w:t>
      </w:r>
      <w:r w:rsidRPr="00093C9E">
        <w:rPr>
          <w:i/>
          <w:iCs/>
        </w:rPr>
        <w:t>Visualcomplexity.com</w:t>
      </w:r>
      <w:r w:rsidRPr="00093C9E">
        <w:t>. A Visual Exploration on Mapping Complex Networks. http://www.visualcomplexity.com/vc/</w:t>
      </w:r>
    </w:p>
    <w:p w14:paraId="674F0A5E" w14:textId="77777777" w:rsidR="00093C9E" w:rsidRPr="00093C9E" w:rsidRDefault="00093C9E" w:rsidP="00093C9E">
      <w:pPr>
        <w:pStyle w:val="Bibliography"/>
      </w:pPr>
      <w:r w:rsidRPr="00093C9E">
        <w:t xml:space="preserve">Mao, J.-Y., Vredenburg, K., Smith, P. W., &amp; Carey, T. (2005). The state of user-centered design practice. </w:t>
      </w:r>
      <w:r w:rsidRPr="00093C9E">
        <w:rPr>
          <w:i/>
          <w:iCs/>
        </w:rPr>
        <w:t>Communications of the ACM</w:t>
      </w:r>
      <w:r w:rsidRPr="00093C9E">
        <w:t xml:space="preserve">, </w:t>
      </w:r>
      <w:r w:rsidRPr="00093C9E">
        <w:rPr>
          <w:i/>
          <w:iCs/>
        </w:rPr>
        <w:t>48</w:t>
      </w:r>
      <w:r w:rsidRPr="00093C9E">
        <w:t>(3), 105–109. https://doi.org/10.1145/1047671.1047677</w:t>
      </w:r>
    </w:p>
    <w:p w14:paraId="5E4D94D5" w14:textId="77777777" w:rsidR="00093C9E" w:rsidRPr="00093C9E" w:rsidRDefault="00093C9E" w:rsidP="00093C9E">
      <w:pPr>
        <w:pStyle w:val="Bibliography"/>
      </w:pPr>
      <w:r w:rsidRPr="00093C9E">
        <w:t xml:space="preserve">Marcus, A., &amp; Rosenzweig, E. (Eds.). (2020). </w:t>
      </w:r>
      <w:r w:rsidRPr="00093C9E">
        <w:rPr>
          <w:i/>
          <w:iCs/>
        </w:rPr>
        <w:t>Design, User Experience, and Usability. Interaction Design: 9th International Conference, DUXU 2020, Held as Part of the 22nd HCI International Conference, HCII 2020, Copenhagen, Denmark, July 19–24, 2020, Proceedings, Part I</w:t>
      </w:r>
      <w:r w:rsidRPr="00093C9E">
        <w:t xml:space="preserve"> (Vol. 12200). Springer International Publishing. https://doi.org/10.1007/978-3-030-49713-2</w:t>
      </w:r>
    </w:p>
    <w:p w14:paraId="6153A3AA" w14:textId="77777777" w:rsidR="00093C9E" w:rsidRPr="00093C9E" w:rsidRDefault="00093C9E" w:rsidP="00093C9E">
      <w:pPr>
        <w:pStyle w:val="Bibliography"/>
      </w:pPr>
      <w:r w:rsidRPr="00093C9E">
        <w:t xml:space="preserve">Martin, B., &amp; Hanington, B. (2012). Universal methods of design: 100 ways to research complex problems, develop innovative ideas, and design effective solutions. </w:t>
      </w:r>
      <w:r w:rsidRPr="00093C9E">
        <w:rPr>
          <w:i/>
          <w:iCs/>
        </w:rPr>
        <w:t>Choice Reviews Online</w:t>
      </w:r>
      <w:r w:rsidRPr="00093C9E">
        <w:t xml:space="preserve">, </w:t>
      </w:r>
      <w:r w:rsidRPr="00093C9E">
        <w:rPr>
          <w:i/>
          <w:iCs/>
        </w:rPr>
        <w:t>49</w:t>
      </w:r>
      <w:r w:rsidRPr="00093C9E">
        <w:t>(10), 49-5403-49–5403. https://doi.org/10.5860/CHOICE.49-5403</w:t>
      </w:r>
    </w:p>
    <w:p w14:paraId="60BAAD5D" w14:textId="77777777" w:rsidR="00093C9E" w:rsidRPr="00093C9E" w:rsidRDefault="00093C9E" w:rsidP="00093C9E">
      <w:pPr>
        <w:pStyle w:val="Bibliography"/>
        <w:rPr>
          <w:lang w:val="sv-SE"/>
        </w:rPr>
      </w:pPr>
      <w:r w:rsidRPr="00093C9E">
        <w:t xml:space="preserve">Microsoft. (2023a). </w:t>
      </w:r>
      <w:r w:rsidRPr="00093C9E">
        <w:rPr>
          <w:i/>
          <w:iCs/>
        </w:rPr>
        <w:t>Microsoft Excel</w:t>
      </w:r>
      <w:r w:rsidRPr="00093C9E">
        <w:t xml:space="preserve">. </w:t>
      </w:r>
      <w:r w:rsidRPr="00093C9E">
        <w:rPr>
          <w:lang w:val="sv-SE"/>
        </w:rPr>
        <w:t>Kalkylprogram | Microsoft 365. https://www.microsoft.com/sv-se/microsoft-365/excel</w:t>
      </w:r>
    </w:p>
    <w:p w14:paraId="7499A53E" w14:textId="77777777" w:rsidR="00093C9E" w:rsidRPr="00093C9E" w:rsidRDefault="00093C9E" w:rsidP="00093C9E">
      <w:pPr>
        <w:pStyle w:val="Bibliography"/>
      </w:pPr>
      <w:r w:rsidRPr="00093C9E">
        <w:t xml:space="preserve">Microsoft. (2023b). </w:t>
      </w:r>
      <w:r w:rsidRPr="00093C9E">
        <w:rPr>
          <w:i/>
          <w:iCs/>
        </w:rPr>
        <w:t>Microsoft Power BI</w:t>
      </w:r>
      <w:r w:rsidRPr="00093C9E">
        <w:t>. Datavisualisering. https://powerbi.microsoft.com/sv-se/</w:t>
      </w:r>
    </w:p>
    <w:p w14:paraId="45654145" w14:textId="77777777" w:rsidR="00093C9E" w:rsidRPr="00093C9E" w:rsidRDefault="00093C9E" w:rsidP="00093C9E">
      <w:pPr>
        <w:pStyle w:val="Bibliography"/>
        <w:rPr>
          <w:lang w:val="sv-SE"/>
        </w:rPr>
      </w:pPr>
      <w:r w:rsidRPr="00093C9E">
        <w:t xml:space="preserve">Moran, K. (2019, December 1). </w:t>
      </w:r>
      <w:r w:rsidRPr="00093C9E">
        <w:rPr>
          <w:i/>
          <w:iCs/>
        </w:rPr>
        <w:t>Usability Testing 101</w:t>
      </w:r>
      <w:r w:rsidRPr="00093C9E">
        <w:t xml:space="preserve">. </w:t>
      </w:r>
      <w:r w:rsidRPr="00093C9E">
        <w:rPr>
          <w:lang w:val="sv-SE"/>
        </w:rPr>
        <w:t>Nielsen Norman Group. https://www.nngroup.com/articles/usability-testing-101/</w:t>
      </w:r>
    </w:p>
    <w:p w14:paraId="5885D6BF" w14:textId="77777777" w:rsidR="00093C9E" w:rsidRPr="00093C9E" w:rsidRDefault="00093C9E" w:rsidP="00093C9E">
      <w:pPr>
        <w:pStyle w:val="Bibliography"/>
      </w:pPr>
      <w:r w:rsidRPr="00093C9E">
        <w:t xml:space="preserve">Norman, D. A., &amp; Draper, S. W. (Eds.). (1986). </w:t>
      </w:r>
      <w:r w:rsidRPr="00093C9E">
        <w:rPr>
          <w:i/>
          <w:iCs/>
        </w:rPr>
        <w:t xml:space="preserve">User centered system design: </w:t>
      </w:r>
      <w:proofErr w:type="gramStart"/>
      <w:r w:rsidRPr="00093C9E">
        <w:rPr>
          <w:i/>
          <w:iCs/>
        </w:rPr>
        <w:t>New</w:t>
      </w:r>
      <w:proofErr w:type="gramEnd"/>
      <w:r w:rsidRPr="00093C9E">
        <w:rPr>
          <w:i/>
          <w:iCs/>
        </w:rPr>
        <w:t xml:space="preserve"> perspectives on human-computer interaction</w:t>
      </w:r>
      <w:r w:rsidRPr="00093C9E">
        <w:t>. L. Erlbaum Associates.</w:t>
      </w:r>
    </w:p>
    <w:p w14:paraId="218C3FB2" w14:textId="77777777" w:rsidR="00093C9E" w:rsidRPr="00093C9E" w:rsidRDefault="00093C9E" w:rsidP="00093C9E">
      <w:pPr>
        <w:pStyle w:val="Bibliography"/>
      </w:pPr>
      <w:r w:rsidRPr="00093C9E">
        <w:lastRenderedPageBreak/>
        <w:t xml:space="preserve">Ralph, P., &amp; Baltes, S. (2022). Paving the way for mature secondary research: The seven types of literature review. </w:t>
      </w:r>
      <w:r w:rsidRPr="00093C9E">
        <w:rPr>
          <w:i/>
          <w:iCs/>
        </w:rPr>
        <w:t>Proceedings of the 30th ACM Joint European Software Engineering Conference and Symposium on the Foundations of Software Engineering</w:t>
      </w:r>
      <w:r w:rsidRPr="00093C9E">
        <w:t>, 1632–1636. https://doi.org/10.1145/3540250.3560877</w:t>
      </w:r>
    </w:p>
    <w:p w14:paraId="1C744F21" w14:textId="77777777" w:rsidR="00093C9E" w:rsidRPr="00093C9E" w:rsidRDefault="00093C9E" w:rsidP="00093C9E">
      <w:pPr>
        <w:pStyle w:val="Bibliography"/>
      </w:pPr>
      <w:r w:rsidRPr="00093C9E">
        <w:t xml:space="preserve">Russel, E. (2019, October 1). </w:t>
      </w:r>
      <w:r w:rsidRPr="00093C9E">
        <w:rPr>
          <w:i/>
          <w:iCs/>
        </w:rPr>
        <w:t>9 things to know about Google’s maps data: Beyond the Map</w:t>
      </w:r>
      <w:r w:rsidRPr="00093C9E">
        <w:t>. Google Cloud Blog. https://cloud.google.com/blog/products/maps-platform/9-things-know-about-googles-maps-data-beyond-map</w:t>
      </w:r>
    </w:p>
    <w:p w14:paraId="350C790F" w14:textId="77777777" w:rsidR="00093C9E" w:rsidRPr="00093C9E" w:rsidRDefault="00093C9E" w:rsidP="00093C9E">
      <w:pPr>
        <w:pStyle w:val="Bibliography"/>
      </w:pPr>
      <w:r w:rsidRPr="00093C9E">
        <w:t xml:space="preserve">Sharp, H., Rogers, Y., &amp; Preece, J. (2007). </w:t>
      </w:r>
      <w:r w:rsidRPr="00093C9E">
        <w:rPr>
          <w:i/>
          <w:iCs/>
        </w:rPr>
        <w:t>Interaction design: Beyond human-computer interaction</w:t>
      </w:r>
      <w:r w:rsidRPr="00093C9E">
        <w:t xml:space="preserve"> (2nd ed). Wiley.</w:t>
      </w:r>
    </w:p>
    <w:p w14:paraId="3A8D06A5" w14:textId="77777777" w:rsidR="00093C9E" w:rsidRPr="00093C9E" w:rsidRDefault="00093C9E" w:rsidP="00093C9E">
      <w:pPr>
        <w:pStyle w:val="Bibliography"/>
      </w:pPr>
      <w:r w:rsidRPr="00093C9E">
        <w:t xml:space="preserve">Shneiderman, B. (1996). </w:t>
      </w:r>
      <w:r w:rsidRPr="00093C9E">
        <w:rPr>
          <w:i/>
          <w:iCs/>
        </w:rPr>
        <w:t>The Eyes Have It: A Task by Data Type Taxonomy for Information Visualizations</w:t>
      </w:r>
      <w:r w:rsidRPr="00093C9E">
        <w:t>.</w:t>
      </w:r>
    </w:p>
    <w:p w14:paraId="4F44CBBF" w14:textId="77777777" w:rsidR="00093C9E" w:rsidRPr="00093C9E" w:rsidRDefault="00093C9E" w:rsidP="00093C9E">
      <w:pPr>
        <w:pStyle w:val="Bibliography"/>
        <w:rPr>
          <w:lang w:val="sv-SE"/>
        </w:rPr>
      </w:pPr>
      <w:r w:rsidRPr="00093C9E">
        <w:t xml:space="preserve">Tableau. (2023). </w:t>
      </w:r>
      <w:r w:rsidRPr="00093C9E">
        <w:rPr>
          <w:i/>
          <w:iCs/>
        </w:rPr>
        <w:t>Tableau: Business Intelligence and Analytics Software</w:t>
      </w:r>
      <w:r w:rsidRPr="00093C9E">
        <w:t xml:space="preserve">. </w:t>
      </w:r>
      <w:r w:rsidRPr="00093C9E">
        <w:rPr>
          <w:lang w:val="sv-SE"/>
        </w:rPr>
        <w:t>Tableau. https://www.tableau.com/node/62770</w:t>
      </w:r>
    </w:p>
    <w:p w14:paraId="1D493621" w14:textId="77777777" w:rsidR="00093C9E" w:rsidRPr="00093C9E" w:rsidRDefault="00093C9E" w:rsidP="00093C9E">
      <w:pPr>
        <w:pStyle w:val="Bibliography"/>
      </w:pPr>
      <w:r w:rsidRPr="00093C9E">
        <w:rPr>
          <w:lang w:val="sv-SE"/>
        </w:rPr>
        <w:t xml:space="preserve">Tarnavsky Eitan, A., Smolyansky, E., Knaan Harpaz, I., &amp; Perets, S. (2023). </w:t>
      </w:r>
      <w:r w:rsidRPr="00093C9E">
        <w:rPr>
          <w:i/>
          <w:iCs/>
        </w:rPr>
        <w:t>Connected Papers</w:t>
      </w:r>
      <w:r w:rsidRPr="00093C9E">
        <w:t>. Connected Papers | Find and Explore Academic Papers. https://www.connectedpapers.com/</w:t>
      </w:r>
    </w:p>
    <w:p w14:paraId="1CAE5E5E" w14:textId="77777777" w:rsidR="00093C9E" w:rsidRPr="00093C9E" w:rsidRDefault="00093C9E" w:rsidP="00093C9E">
      <w:pPr>
        <w:pStyle w:val="Bibliography"/>
      </w:pPr>
      <w:r w:rsidRPr="00093C9E">
        <w:t xml:space="preserve">Thorne, S. (2000). Data analysis in qualitative research. </w:t>
      </w:r>
      <w:r w:rsidRPr="00093C9E">
        <w:rPr>
          <w:i/>
          <w:iCs/>
        </w:rPr>
        <w:t>Evidence-Based Nursing</w:t>
      </w:r>
      <w:r w:rsidRPr="00093C9E">
        <w:t xml:space="preserve">, </w:t>
      </w:r>
      <w:r w:rsidRPr="00093C9E">
        <w:rPr>
          <w:i/>
          <w:iCs/>
        </w:rPr>
        <w:t>3</w:t>
      </w:r>
      <w:r w:rsidRPr="00093C9E">
        <w:t>(3), 68–70. https://doi.org/10.1136/ebn.3.3.68</w:t>
      </w:r>
    </w:p>
    <w:p w14:paraId="6866EF79" w14:textId="77777777" w:rsidR="00093C9E" w:rsidRPr="00093C9E" w:rsidRDefault="00093C9E" w:rsidP="00093C9E">
      <w:pPr>
        <w:pStyle w:val="Bibliography"/>
      </w:pPr>
      <w:r w:rsidRPr="00093C9E">
        <w:t xml:space="preserve">Wood, L. E. (1997). Semi-structured interviewing for user-centered design. </w:t>
      </w:r>
      <w:r w:rsidRPr="00093C9E">
        <w:rPr>
          <w:i/>
          <w:iCs/>
        </w:rPr>
        <w:t>Interactions</w:t>
      </w:r>
      <w:r w:rsidRPr="00093C9E">
        <w:t xml:space="preserve">, </w:t>
      </w:r>
      <w:r w:rsidRPr="00093C9E">
        <w:rPr>
          <w:i/>
          <w:iCs/>
        </w:rPr>
        <w:t>4</w:t>
      </w:r>
      <w:r w:rsidRPr="00093C9E">
        <w:t>(2), 48–61. https://doi.org/10.1145/245129.245134</w:t>
      </w:r>
    </w:p>
    <w:p w14:paraId="44E5C6E4" w14:textId="0888EE91" w:rsidR="006227A2" w:rsidRPr="004560CB" w:rsidRDefault="00ED4E45" w:rsidP="00B7308E">
      <w:r w:rsidRPr="004560CB">
        <w:fldChar w:fldCharType="end"/>
      </w:r>
    </w:p>
    <w:sectPr w:rsidR="006227A2" w:rsidRPr="004560CB"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24" w:author="Olof Ingelsten" w:date="2023-05-11T11:12:00Z" w:initials="OI">
    <w:p w14:paraId="0680BCFB" w14:textId="77777777" w:rsidR="00877BD6" w:rsidRDefault="00877BD6" w:rsidP="00B535BD">
      <w:pPr>
        <w:jc w:val="left"/>
      </w:pPr>
      <w:r>
        <w:rPr>
          <w:rStyle w:val="CommentReference"/>
        </w:rPr>
        <w:annotationRef/>
      </w:r>
      <w:r>
        <w:rPr>
          <w:sz w:val="20"/>
          <w:szCs w:val="20"/>
        </w:rPr>
        <w:t>Ta med dessa termer i 7 Proof of Concept</w:t>
      </w:r>
    </w:p>
  </w:comment>
  <w:comment w:id="62" w:author="Olof Ingelsten" w:date="2023-05-10T17:36:00Z" w:initials="OI">
    <w:p w14:paraId="277EC03F" w14:textId="0796EB2D" w:rsidR="008F13C9" w:rsidRDefault="008F13C9" w:rsidP="00657CAE">
      <w:pPr>
        <w:jc w:val="left"/>
      </w:pPr>
      <w:r>
        <w:rPr>
          <w:rStyle w:val="CommentReference"/>
        </w:rPr>
        <w:annotationRef/>
      </w:r>
      <w:r>
        <w:rPr>
          <w:sz w:val="20"/>
          <w:szCs w:val="20"/>
        </w:rPr>
        <w:t>Gör bilderna mindre och lägg hi-res i appendix</w:t>
      </w:r>
    </w:p>
  </w:comment>
  <w:comment w:id="69" w:author="Olof Ingelsten" w:date="2023-05-11T11:12:00Z" w:initials="OI">
    <w:p w14:paraId="2D82D672" w14:textId="77777777" w:rsidR="0076655D" w:rsidRDefault="0076655D" w:rsidP="0076655D">
      <w:pPr>
        <w:jc w:val="left"/>
      </w:pPr>
      <w:r>
        <w:rPr>
          <w:rStyle w:val="CommentReference"/>
        </w:rPr>
        <w:annotationRef/>
      </w:r>
      <w:r>
        <w:rPr>
          <w:sz w:val="20"/>
          <w:szCs w:val="20"/>
        </w:rPr>
        <w:t>Ta med dessa termer i 7 Proof of Concept</w:t>
      </w:r>
    </w:p>
  </w:comment>
  <w:comment w:id="75"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 w:id="81" w:author="Olof Ingelsten" w:date="2023-05-09T19:00:00Z" w:initials="OI">
    <w:p w14:paraId="76077CD4" w14:textId="62C84D9C" w:rsidR="00E31B46" w:rsidRDefault="00E31B46" w:rsidP="00897674">
      <w:pPr>
        <w:jc w:val="left"/>
      </w:pPr>
      <w:r>
        <w:rPr>
          <w:rStyle w:val="CommentReference"/>
        </w:rPr>
        <w:annotationRef/>
      </w:r>
      <w:r>
        <w:rPr>
          <w:sz w:val="20"/>
          <w:szCs w:val="20"/>
        </w:rPr>
        <w:t>Does the idea go through or is 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0680BCFB" w15:done="0"/>
  <w15:commentEx w15:paraId="277EC03F" w15:done="0"/>
  <w15:commentEx w15:paraId="2D82D672" w15:done="0"/>
  <w15:commentEx w15:paraId="5553F2FC" w15:done="0"/>
  <w15:commentEx w15:paraId="76077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74C03" w16cex:dateUtc="2023-05-11T09:12:00Z"/>
  <w16cex:commentExtensible w16cex:durableId="2806548A" w16cex:dateUtc="2023-05-10T15:36:00Z"/>
  <w16cex:commentExtensible w16cex:durableId="28075F66" w16cex:dateUtc="2023-05-11T09:12:00Z"/>
  <w16cex:commentExtensible w16cex:durableId="28068C9F" w16cex:dateUtc="2023-05-10T19:35:00Z"/>
  <w16cex:commentExtensible w16cex:durableId="280516BA" w16cex:dateUtc="2023-05-09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0680BCFB" w16cid:durableId="28074C03"/>
  <w16cid:commentId w16cid:paraId="277EC03F" w16cid:durableId="2806548A"/>
  <w16cid:commentId w16cid:paraId="2D82D672" w16cid:durableId="28075F66"/>
  <w16cid:commentId w16cid:paraId="5553F2FC" w16cid:durableId="28068C9F"/>
  <w16cid:commentId w16cid:paraId="76077CD4" w16cid:durableId="28051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B42092" w14:textId="77777777" w:rsidR="00371F73" w:rsidRDefault="00371F73" w:rsidP="002E590C">
      <w:pPr>
        <w:spacing w:line="240" w:lineRule="auto"/>
      </w:pPr>
      <w:r>
        <w:separator/>
      </w:r>
    </w:p>
  </w:endnote>
  <w:endnote w:type="continuationSeparator" w:id="0">
    <w:p w14:paraId="44D499AC" w14:textId="77777777" w:rsidR="00371F73" w:rsidRDefault="00371F73"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267C1" w14:textId="77777777" w:rsidR="00371F73" w:rsidRDefault="00371F73" w:rsidP="002E590C">
      <w:pPr>
        <w:spacing w:line="240" w:lineRule="auto"/>
      </w:pPr>
      <w:r>
        <w:separator/>
      </w:r>
    </w:p>
  </w:footnote>
  <w:footnote w:type="continuationSeparator" w:id="0">
    <w:p w14:paraId="5ECCB22E" w14:textId="77777777" w:rsidR="00371F73" w:rsidRDefault="00371F73"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8"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5"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1"/>
  </w:num>
  <w:num w:numId="5" w16cid:durableId="837234277">
    <w:abstractNumId w:val="16"/>
  </w:num>
  <w:num w:numId="6" w16cid:durableId="619261500">
    <w:abstractNumId w:val="28"/>
  </w:num>
  <w:num w:numId="7" w16cid:durableId="1981379397">
    <w:abstractNumId w:val="34"/>
  </w:num>
  <w:num w:numId="8" w16cid:durableId="1901859987">
    <w:abstractNumId w:val="33"/>
  </w:num>
  <w:num w:numId="9" w16cid:durableId="956528889">
    <w:abstractNumId w:val="26"/>
  </w:num>
  <w:num w:numId="10" w16cid:durableId="1181815147">
    <w:abstractNumId w:val="27"/>
  </w:num>
  <w:num w:numId="11" w16cid:durableId="1466780346">
    <w:abstractNumId w:val="20"/>
  </w:num>
  <w:num w:numId="12" w16cid:durableId="125705566">
    <w:abstractNumId w:val="25"/>
  </w:num>
  <w:num w:numId="13" w16cid:durableId="1439719779">
    <w:abstractNumId w:val="38"/>
  </w:num>
  <w:num w:numId="14" w16cid:durableId="1832016796">
    <w:abstractNumId w:val="39"/>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0"/>
    <w:lvlOverride w:ilvl="0">
      <w:lvl w:ilvl="0">
        <w:numFmt w:val="decimal"/>
        <w:lvlText w:val="%1."/>
        <w:lvlJc w:val="left"/>
      </w:lvl>
    </w:lvlOverride>
  </w:num>
  <w:num w:numId="18" w16cid:durableId="1027870196">
    <w:abstractNumId w:val="15"/>
  </w:num>
  <w:num w:numId="19" w16cid:durableId="1876387604">
    <w:abstractNumId w:val="36"/>
    <w:lvlOverride w:ilvl="0">
      <w:lvl w:ilvl="0">
        <w:numFmt w:val="decimal"/>
        <w:lvlText w:val="%1."/>
        <w:lvlJc w:val="left"/>
      </w:lvl>
    </w:lvlOverride>
  </w:num>
  <w:num w:numId="20" w16cid:durableId="2127430371">
    <w:abstractNumId w:val="37"/>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4"/>
    <w:lvlOverride w:ilvl="0">
      <w:lvl w:ilvl="0">
        <w:numFmt w:val="decimal"/>
        <w:lvlText w:val="%1."/>
        <w:lvlJc w:val="left"/>
      </w:lvl>
    </w:lvlOverride>
  </w:num>
  <w:num w:numId="24" w16cid:durableId="649943136">
    <w:abstractNumId w:val="42"/>
  </w:num>
  <w:num w:numId="25" w16cid:durableId="1927107670">
    <w:abstractNumId w:val="22"/>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0"/>
  </w:num>
  <w:num w:numId="29" w16cid:durableId="948925662">
    <w:abstractNumId w:val="31"/>
  </w:num>
  <w:num w:numId="30" w16cid:durableId="791899300">
    <w:abstractNumId w:val="32"/>
  </w:num>
  <w:num w:numId="31" w16cid:durableId="578707906">
    <w:abstractNumId w:val="13"/>
  </w:num>
  <w:num w:numId="32" w16cid:durableId="516312438">
    <w:abstractNumId w:val="41"/>
  </w:num>
  <w:num w:numId="33" w16cid:durableId="105587210">
    <w:abstractNumId w:val="11"/>
  </w:num>
  <w:num w:numId="34" w16cid:durableId="494151222">
    <w:abstractNumId w:val="8"/>
  </w:num>
  <w:num w:numId="35" w16cid:durableId="909854279">
    <w:abstractNumId w:val="35"/>
  </w:num>
  <w:num w:numId="36" w16cid:durableId="1801268177">
    <w:abstractNumId w:val="0"/>
  </w:num>
  <w:num w:numId="37" w16cid:durableId="277033340">
    <w:abstractNumId w:val="19"/>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3"/>
  </w:num>
  <w:num w:numId="40" w16cid:durableId="1489860605">
    <w:abstractNumId w:val="17"/>
  </w:num>
  <w:num w:numId="41" w16cid:durableId="903757868">
    <w:abstractNumId w:val="18"/>
  </w:num>
  <w:num w:numId="42" w16cid:durableId="1746301862">
    <w:abstractNumId w:val="10"/>
  </w:num>
  <w:num w:numId="43" w16cid:durableId="1152286414">
    <w:abstractNumId w:val="2"/>
  </w:num>
  <w:num w:numId="44" w16cid:durableId="385035574">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13"/>
    <w:rsid w:val="00006B55"/>
    <w:rsid w:val="000078EC"/>
    <w:rsid w:val="00013067"/>
    <w:rsid w:val="0001539E"/>
    <w:rsid w:val="00015DFC"/>
    <w:rsid w:val="00017FF6"/>
    <w:rsid w:val="00020266"/>
    <w:rsid w:val="0002032D"/>
    <w:rsid w:val="00020DF0"/>
    <w:rsid w:val="0002106D"/>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3013"/>
    <w:rsid w:val="0004333D"/>
    <w:rsid w:val="00043FAF"/>
    <w:rsid w:val="000452B6"/>
    <w:rsid w:val="00045752"/>
    <w:rsid w:val="00045E39"/>
    <w:rsid w:val="00046457"/>
    <w:rsid w:val="00047EEE"/>
    <w:rsid w:val="000505CE"/>
    <w:rsid w:val="000508B9"/>
    <w:rsid w:val="00050976"/>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6C2F"/>
    <w:rsid w:val="00067380"/>
    <w:rsid w:val="000704E2"/>
    <w:rsid w:val="0007053C"/>
    <w:rsid w:val="000705B1"/>
    <w:rsid w:val="00071B83"/>
    <w:rsid w:val="000723C5"/>
    <w:rsid w:val="0007257B"/>
    <w:rsid w:val="000725E4"/>
    <w:rsid w:val="00072782"/>
    <w:rsid w:val="00073040"/>
    <w:rsid w:val="000738A1"/>
    <w:rsid w:val="00073D7A"/>
    <w:rsid w:val="000743CF"/>
    <w:rsid w:val="0007453D"/>
    <w:rsid w:val="000753E1"/>
    <w:rsid w:val="00075C76"/>
    <w:rsid w:val="00076823"/>
    <w:rsid w:val="0007736F"/>
    <w:rsid w:val="00080EFC"/>
    <w:rsid w:val="000832D7"/>
    <w:rsid w:val="00083619"/>
    <w:rsid w:val="00084B8A"/>
    <w:rsid w:val="00085C9D"/>
    <w:rsid w:val="00086FB3"/>
    <w:rsid w:val="00087C6A"/>
    <w:rsid w:val="00090916"/>
    <w:rsid w:val="00090FB2"/>
    <w:rsid w:val="000916B5"/>
    <w:rsid w:val="00091CAE"/>
    <w:rsid w:val="00092A97"/>
    <w:rsid w:val="00092DBC"/>
    <w:rsid w:val="00093184"/>
    <w:rsid w:val="00093849"/>
    <w:rsid w:val="000939C2"/>
    <w:rsid w:val="00093C9E"/>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4"/>
    <w:rsid w:val="000A59CF"/>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E03C9"/>
    <w:rsid w:val="000E0435"/>
    <w:rsid w:val="000E0916"/>
    <w:rsid w:val="000E0DE2"/>
    <w:rsid w:val="000E1177"/>
    <w:rsid w:val="000E2ADC"/>
    <w:rsid w:val="000E2D8B"/>
    <w:rsid w:val="000E365B"/>
    <w:rsid w:val="000E58C5"/>
    <w:rsid w:val="000E5FF9"/>
    <w:rsid w:val="000E6008"/>
    <w:rsid w:val="000E65E7"/>
    <w:rsid w:val="000E7F19"/>
    <w:rsid w:val="000F0C9F"/>
    <w:rsid w:val="000F0D78"/>
    <w:rsid w:val="000F3B6A"/>
    <w:rsid w:val="000F4B82"/>
    <w:rsid w:val="000F5B22"/>
    <w:rsid w:val="000F66BC"/>
    <w:rsid w:val="000F6887"/>
    <w:rsid w:val="000F6F10"/>
    <w:rsid w:val="000F6FC0"/>
    <w:rsid w:val="000F79CD"/>
    <w:rsid w:val="00100830"/>
    <w:rsid w:val="00100DF6"/>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65F3"/>
    <w:rsid w:val="00116E2C"/>
    <w:rsid w:val="00116ED7"/>
    <w:rsid w:val="0011795C"/>
    <w:rsid w:val="001202A5"/>
    <w:rsid w:val="001211A9"/>
    <w:rsid w:val="0012147A"/>
    <w:rsid w:val="00121AB0"/>
    <w:rsid w:val="00122DCC"/>
    <w:rsid w:val="001238B2"/>
    <w:rsid w:val="00124131"/>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5F57"/>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0B2E"/>
    <w:rsid w:val="00161D9D"/>
    <w:rsid w:val="00162003"/>
    <w:rsid w:val="0016245C"/>
    <w:rsid w:val="001627EF"/>
    <w:rsid w:val="00163653"/>
    <w:rsid w:val="00163BEA"/>
    <w:rsid w:val="001650F6"/>
    <w:rsid w:val="00165DC0"/>
    <w:rsid w:val="00165F0D"/>
    <w:rsid w:val="00166F77"/>
    <w:rsid w:val="00167D8D"/>
    <w:rsid w:val="0017096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2491"/>
    <w:rsid w:val="00193967"/>
    <w:rsid w:val="00194295"/>
    <w:rsid w:val="001946EB"/>
    <w:rsid w:val="001947B1"/>
    <w:rsid w:val="00195E19"/>
    <w:rsid w:val="00195EDB"/>
    <w:rsid w:val="0019764E"/>
    <w:rsid w:val="00197F55"/>
    <w:rsid w:val="001A03EE"/>
    <w:rsid w:val="001A1817"/>
    <w:rsid w:val="001A25E4"/>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476E"/>
    <w:rsid w:val="001C4CA1"/>
    <w:rsid w:val="001C4DBB"/>
    <w:rsid w:val="001C5076"/>
    <w:rsid w:val="001C5525"/>
    <w:rsid w:val="001C6608"/>
    <w:rsid w:val="001C76ED"/>
    <w:rsid w:val="001C795F"/>
    <w:rsid w:val="001C7A25"/>
    <w:rsid w:val="001C7FFB"/>
    <w:rsid w:val="001D01DC"/>
    <w:rsid w:val="001D037D"/>
    <w:rsid w:val="001D0991"/>
    <w:rsid w:val="001D1833"/>
    <w:rsid w:val="001D1DE8"/>
    <w:rsid w:val="001D2157"/>
    <w:rsid w:val="001D2704"/>
    <w:rsid w:val="001D32BF"/>
    <w:rsid w:val="001D398B"/>
    <w:rsid w:val="001D3CBA"/>
    <w:rsid w:val="001D679B"/>
    <w:rsid w:val="001D69C1"/>
    <w:rsid w:val="001D6C7D"/>
    <w:rsid w:val="001D7470"/>
    <w:rsid w:val="001E0797"/>
    <w:rsid w:val="001E1336"/>
    <w:rsid w:val="001E2B38"/>
    <w:rsid w:val="001E2C5A"/>
    <w:rsid w:val="001E5898"/>
    <w:rsid w:val="001E62E1"/>
    <w:rsid w:val="001E6EB2"/>
    <w:rsid w:val="001F0380"/>
    <w:rsid w:val="001F04A2"/>
    <w:rsid w:val="001F139D"/>
    <w:rsid w:val="001F171D"/>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5DBD"/>
    <w:rsid w:val="002361BD"/>
    <w:rsid w:val="00236950"/>
    <w:rsid w:val="00240D21"/>
    <w:rsid w:val="00240DEA"/>
    <w:rsid w:val="00241802"/>
    <w:rsid w:val="00241D1F"/>
    <w:rsid w:val="0024269F"/>
    <w:rsid w:val="0024306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0E34"/>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4A4B"/>
    <w:rsid w:val="002A4D96"/>
    <w:rsid w:val="002A5A7B"/>
    <w:rsid w:val="002A5D8D"/>
    <w:rsid w:val="002A6F75"/>
    <w:rsid w:val="002B0008"/>
    <w:rsid w:val="002B191B"/>
    <w:rsid w:val="002B2C57"/>
    <w:rsid w:val="002B3F81"/>
    <w:rsid w:val="002B4033"/>
    <w:rsid w:val="002B4B46"/>
    <w:rsid w:val="002B6E64"/>
    <w:rsid w:val="002B707D"/>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3D4E"/>
    <w:rsid w:val="002D49AC"/>
    <w:rsid w:val="002D509E"/>
    <w:rsid w:val="002D668F"/>
    <w:rsid w:val="002D6F4A"/>
    <w:rsid w:val="002D7845"/>
    <w:rsid w:val="002E01DD"/>
    <w:rsid w:val="002E1907"/>
    <w:rsid w:val="002E2058"/>
    <w:rsid w:val="002E20D9"/>
    <w:rsid w:val="002E2CAC"/>
    <w:rsid w:val="002E4787"/>
    <w:rsid w:val="002E590C"/>
    <w:rsid w:val="002E7327"/>
    <w:rsid w:val="002F001A"/>
    <w:rsid w:val="002F0691"/>
    <w:rsid w:val="002F1431"/>
    <w:rsid w:val="002F14EE"/>
    <w:rsid w:val="002F1737"/>
    <w:rsid w:val="002F1C90"/>
    <w:rsid w:val="002F2BFB"/>
    <w:rsid w:val="002F2D7C"/>
    <w:rsid w:val="002F3AA4"/>
    <w:rsid w:val="002F3F9D"/>
    <w:rsid w:val="002F468A"/>
    <w:rsid w:val="002F57AC"/>
    <w:rsid w:val="002F60B5"/>
    <w:rsid w:val="002F6235"/>
    <w:rsid w:val="002F6710"/>
    <w:rsid w:val="00301214"/>
    <w:rsid w:val="00301A40"/>
    <w:rsid w:val="0030209E"/>
    <w:rsid w:val="00302A6F"/>
    <w:rsid w:val="003032D9"/>
    <w:rsid w:val="00303FFF"/>
    <w:rsid w:val="0030446B"/>
    <w:rsid w:val="00305D89"/>
    <w:rsid w:val="00306091"/>
    <w:rsid w:val="00306598"/>
    <w:rsid w:val="0030704B"/>
    <w:rsid w:val="00307994"/>
    <w:rsid w:val="00310F8D"/>
    <w:rsid w:val="0031115C"/>
    <w:rsid w:val="00311FB7"/>
    <w:rsid w:val="00312179"/>
    <w:rsid w:val="003122E6"/>
    <w:rsid w:val="00313644"/>
    <w:rsid w:val="0031371F"/>
    <w:rsid w:val="00313A1E"/>
    <w:rsid w:val="00315032"/>
    <w:rsid w:val="00315523"/>
    <w:rsid w:val="0031598F"/>
    <w:rsid w:val="00315D94"/>
    <w:rsid w:val="00316902"/>
    <w:rsid w:val="00317042"/>
    <w:rsid w:val="00320A29"/>
    <w:rsid w:val="0032313B"/>
    <w:rsid w:val="00324B79"/>
    <w:rsid w:val="0033261A"/>
    <w:rsid w:val="00332A26"/>
    <w:rsid w:val="0033321B"/>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A8E"/>
    <w:rsid w:val="0035417A"/>
    <w:rsid w:val="00354F12"/>
    <w:rsid w:val="00355BF6"/>
    <w:rsid w:val="00355F48"/>
    <w:rsid w:val="003610AB"/>
    <w:rsid w:val="00363ABC"/>
    <w:rsid w:val="003649F8"/>
    <w:rsid w:val="00364FE6"/>
    <w:rsid w:val="00365157"/>
    <w:rsid w:val="003659C7"/>
    <w:rsid w:val="0036612C"/>
    <w:rsid w:val="00370484"/>
    <w:rsid w:val="003707C8"/>
    <w:rsid w:val="003707DF"/>
    <w:rsid w:val="0037118C"/>
    <w:rsid w:val="0037130F"/>
    <w:rsid w:val="0037133B"/>
    <w:rsid w:val="00371DC9"/>
    <w:rsid w:val="00371F73"/>
    <w:rsid w:val="0037279E"/>
    <w:rsid w:val="00372C84"/>
    <w:rsid w:val="0037322A"/>
    <w:rsid w:val="003737B4"/>
    <w:rsid w:val="00373A1E"/>
    <w:rsid w:val="00373DF3"/>
    <w:rsid w:val="00373F83"/>
    <w:rsid w:val="00374B16"/>
    <w:rsid w:val="00374FB4"/>
    <w:rsid w:val="00375AD2"/>
    <w:rsid w:val="00375D2E"/>
    <w:rsid w:val="00376219"/>
    <w:rsid w:val="00380202"/>
    <w:rsid w:val="003808FE"/>
    <w:rsid w:val="00380E19"/>
    <w:rsid w:val="00381914"/>
    <w:rsid w:val="0038284F"/>
    <w:rsid w:val="00385157"/>
    <w:rsid w:val="00387699"/>
    <w:rsid w:val="003905BA"/>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E58"/>
    <w:rsid w:val="003B7CD8"/>
    <w:rsid w:val="003B7CFC"/>
    <w:rsid w:val="003C11CE"/>
    <w:rsid w:val="003C2973"/>
    <w:rsid w:val="003C3114"/>
    <w:rsid w:val="003C3271"/>
    <w:rsid w:val="003C3729"/>
    <w:rsid w:val="003C4556"/>
    <w:rsid w:val="003C6300"/>
    <w:rsid w:val="003D0A97"/>
    <w:rsid w:val="003D1184"/>
    <w:rsid w:val="003D4A51"/>
    <w:rsid w:val="003D601D"/>
    <w:rsid w:val="003D709C"/>
    <w:rsid w:val="003D7258"/>
    <w:rsid w:val="003D7914"/>
    <w:rsid w:val="003D7927"/>
    <w:rsid w:val="003E0D31"/>
    <w:rsid w:val="003E16FA"/>
    <w:rsid w:val="003E3928"/>
    <w:rsid w:val="003E4AE7"/>
    <w:rsid w:val="003E4BDC"/>
    <w:rsid w:val="003F0831"/>
    <w:rsid w:val="003F0E2C"/>
    <w:rsid w:val="003F0E34"/>
    <w:rsid w:val="003F1286"/>
    <w:rsid w:val="003F23F1"/>
    <w:rsid w:val="003F3169"/>
    <w:rsid w:val="003F4AA2"/>
    <w:rsid w:val="003F4EE7"/>
    <w:rsid w:val="003F628D"/>
    <w:rsid w:val="003F6570"/>
    <w:rsid w:val="003F696D"/>
    <w:rsid w:val="003F7CBE"/>
    <w:rsid w:val="003F7EDE"/>
    <w:rsid w:val="00400B25"/>
    <w:rsid w:val="0040124E"/>
    <w:rsid w:val="00402768"/>
    <w:rsid w:val="00402A17"/>
    <w:rsid w:val="004033B4"/>
    <w:rsid w:val="0040392F"/>
    <w:rsid w:val="00405542"/>
    <w:rsid w:val="00405EC2"/>
    <w:rsid w:val="00406AB3"/>
    <w:rsid w:val="00406BD2"/>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3FA0"/>
    <w:rsid w:val="00454019"/>
    <w:rsid w:val="004560CB"/>
    <w:rsid w:val="00456AF0"/>
    <w:rsid w:val="00456BEC"/>
    <w:rsid w:val="00461426"/>
    <w:rsid w:val="004617C9"/>
    <w:rsid w:val="0046219A"/>
    <w:rsid w:val="00462F57"/>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6E71"/>
    <w:rsid w:val="004A73BF"/>
    <w:rsid w:val="004A75B8"/>
    <w:rsid w:val="004B0778"/>
    <w:rsid w:val="004B0C13"/>
    <w:rsid w:val="004B1FC8"/>
    <w:rsid w:val="004B24DD"/>
    <w:rsid w:val="004B2890"/>
    <w:rsid w:val="004B39DF"/>
    <w:rsid w:val="004B3D05"/>
    <w:rsid w:val="004B4B2D"/>
    <w:rsid w:val="004B69C5"/>
    <w:rsid w:val="004C0C75"/>
    <w:rsid w:val="004C17EB"/>
    <w:rsid w:val="004C214C"/>
    <w:rsid w:val="004C23FD"/>
    <w:rsid w:val="004C2E1C"/>
    <w:rsid w:val="004C311D"/>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62DA"/>
    <w:rsid w:val="004E6745"/>
    <w:rsid w:val="004E6AF7"/>
    <w:rsid w:val="004E6B11"/>
    <w:rsid w:val="004E6B2D"/>
    <w:rsid w:val="004F1299"/>
    <w:rsid w:val="004F12D6"/>
    <w:rsid w:val="004F20C9"/>
    <w:rsid w:val="004F28FE"/>
    <w:rsid w:val="004F29D1"/>
    <w:rsid w:val="004F2AF1"/>
    <w:rsid w:val="004F2B32"/>
    <w:rsid w:val="004F3246"/>
    <w:rsid w:val="004F3D2E"/>
    <w:rsid w:val="004F3D4C"/>
    <w:rsid w:val="004F4EBB"/>
    <w:rsid w:val="004F7C84"/>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A87"/>
    <w:rsid w:val="00550F2C"/>
    <w:rsid w:val="00551B0C"/>
    <w:rsid w:val="00552639"/>
    <w:rsid w:val="00552E22"/>
    <w:rsid w:val="00552FF8"/>
    <w:rsid w:val="00553753"/>
    <w:rsid w:val="00553F68"/>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42D1"/>
    <w:rsid w:val="00564BC9"/>
    <w:rsid w:val="00565A1B"/>
    <w:rsid w:val="00565FBE"/>
    <w:rsid w:val="005661F6"/>
    <w:rsid w:val="00566C77"/>
    <w:rsid w:val="00571040"/>
    <w:rsid w:val="005716D4"/>
    <w:rsid w:val="00572E94"/>
    <w:rsid w:val="00572F5B"/>
    <w:rsid w:val="00573086"/>
    <w:rsid w:val="005744CF"/>
    <w:rsid w:val="0057497E"/>
    <w:rsid w:val="00574BF8"/>
    <w:rsid w:val="00574F18"/>
    <w:rsid w:val="005753D7"/>
    <w:rsid w:val="00576F08"/>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7AB"/>
    <w:rsid w:val="00592DC6"/>
    <w:rsid w:val="00592DF2"/>
    <w:rsid w:val="005931AF"/>
    <w:rsid w:val="00595BDD"/>
    <w:rsid w:val="00597806"/>
    <w:rsid w:val="00597E9F"/>
    <w:rsid w:val="005A0328"/>
    <w:rsid w:val="005A136D"/>
    <w:rsid w:val="005A1F85"/>
    <w:rsid w:val="005A313D"/>
    <w:rsid w:val="005A3693"/>
    <w:rsid w:val="005A530A"/>
    <w:rsid w:val="005A642E"/>
    <w:rsid w:val="005A6854"/>
    <w:rsid w:val="005A6946"/>
    <w:rsid w:val="005A74F5"/>
    <w:rsid w:val="005A79C9"/>
    <w:rsid w:val="005A7C89"/>
    <w:rsid w:val="005A7D86"/>
    <w:rsid w:val="005B04E2"/>
    <w:rsid w:val="005B0512"/>
    <w:rsid w:val="005B1065"/>
    <w:rsid w:val="005B14A4"/>
    <w:rsid w:val="005B183A"/>
    <w:rsid w:val="005B1CAF"/>
    <w:rsid w:val="005B36F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652F"/>
    <w:rsid w:val="005E6991"/>
    <w:rsid w:val="005E6E03"/>
    <w:rsid w:val="005E70C6"/>
    <w:rsid w:val="005E7D5F"/>
    <w:rsid w:val="005F181F"/>
    <w:rsid w:val="005F2153"/>
    <w:rsid w:val="005F378F"/>
    <w:rsid w:val="005F3E8E"/>
    <w:rsid w:val="005F4216"/>
    <w:rsid w:val="005F4E75"/>
    <w:rsid w:val="005F767F"/>
    <w:rsid w:val="005F7BA8"/>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4D9"/>
    <w:rsid w:val="00640D57"/>
    <w:rsid w:val="00640E43"/>
    <w:rsid w:val="00640FB5"/>
    <w:rsid w:val="006417E5"/>
    <w:rsid w:val="006440C0"/>
    <w:rsid w:val="006441F9"/>
    <w:rsid w:val="00644550"/>
    <w:rsid w:val="00645067"/>
    <w:rsid w:val="00645236"/>
    <w:rsid w:val="0064570A"/>
    <w:rsid w:val="006462E4"/>
    <w:rsid w:val="00646DBF"/>
    <w:rsid w:val="006477FD"/>
    <w:rsid w:val="00651F2C"/>
    <w:rsid w:val="00651F7F"/>
    <w:rsid w:val="006528D9"/>
    <w:rsid w:val="0065465C"/>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B41"/>
    <w:rsid w:val="00681009"/>
    <w:rsid w:val="00681181"/>
    <w:rsid w:val="0068123D"/>
    <w:rsid w:val="0068209E"/>
    <w:rsid w:val="00682613"/>
    <w:rsid w:val="0068270A"/>
    <w:rsid w:val="0068328A"/>
    <w:rsid w:val="006841B6"/>
    <w:rsid w:val="00684D3E"/>
    <w:rsid w:val="00685419"/>
    <w:rsid w:val="0068693A"/>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99E"/>
    <w:rsid w:val="006B29CB"/>
    <w:rsid w:val="006B35F1"/>
    <w:rsid w:val="006B38A6"/>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71AC"/>
    <w:rsid w:val="006D01B3"/>
    <w:rsid w:val="006D033D"/>
    <w:rsid w:val="006D1D12"/>
    <w:rsid w:val="006D21CA"/>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FA1"/>
    <w:rsid w:val="006F54F3"/>
    <w:rsid w:val="006F57C5"/>
    <w:rsid w:val="006F5E7A"/>
    <w:rsid w:val="006F60A5"/>
    <w:rsid w:val="006F699E"/>
    <w:rsid w:val="00702247"/>
    <w:rsid w:val="00704693"/>
    <w:rsid w:val="007063D1"/>
    <w:rsid w:val="0070673B"/>
    <w:rsid w:val="00706F32"/>
    <w:rsid w:val="007071F1"/>
    <w:rsid w:val="00707284"/>
    <w:rsid w:val="007101E7"/>
    <w:rsid w:val="00710D52"/>
    <w:rsid w:val="00710E77"/>
    <w:rsid w:val="00710F53"/>
    <w:rsid w:val="00711211"/>
    <w:rsid w:val="007128C3"/>
    <w:rsid w:val="00715209"/>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E8B"/>
    <w:rsid w:val="00743B1F"/>
    <w:rsid w:val="00743F2C"/>
    <w:rsid w:val="007443B7"/>
    <w:rsid w:val="007446AB"/>
    <w:rsid w:val="00744CDF"/>
    <w:rsid w:val="00745D5F"/>
    <w:rsid w:val="007476D0"/>
    <w:rsid w:val="00747EFE"/>
    <w:rsid w:val="0075005A"/>
    <w:rsid w:val="00750EB0"/>
    <w:rsid w:val="0075376C"/>
    <w:rsid w:val="00754D91"/>
    <w:rsid w:val="00754F5E"/>
    <w:rsid w:val="00755259"/>
    <w:rsid w:val="00756B74"/>
    <w:rsid w:val="00756FD1"/>
    <w:rsid w:val="007572D1"/>
    <w:rsid w:val="00757C5F"/>
    <w:rsid w:val="00757F14"/>
    <w:rsid w:val="00760B40"/>
    <w:rsid w:val="00762204"/>
    <w:rsid w:val="00763D77"/>
    <w:rsid w:val="00764FE6"/>
    <w:rsid w:val="00765817"/>
    <w:rsid w:val="0076655D"/>
    <w:rsid w:val="007667AC"/>
    <w:rsid w:val="00767F8E"/>
    <w:rsid w:val="00772D54"/>
    <w:rsid w:val="00772E0E"/>
    <w:rsid w:val="007740AA"/>
    <w:rsid w:val="0077430C"/>
    <w:rsid w:val="0077636A"/>
    <w:rsid w:val="00776B36"/>
    <w:rsid w:val="00780B55"/>
    <w:rsid w:val="00780F8C"/>
    <w:rsid w:val="0078200C"/>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186F"/>
    <w:rsid w:val="007A1BBB"/>
    <w:rsid w:val="007A2221"/>
    <w:rsid w:val="007A2A0D"/>
    <w:rsid w:val="007A2FA2"/>
    <w:rsid w:val="007A328D"/>
    <w:rsid w:val="007A3B66"/>
    <w:rsid w:val="007A3B86"/>
    <w:rsid w:val="007A3E43"/>
    <w:rsid w:val="007A4CDA"/>
    <w:rsid w:val="007A7746"/>
    <w:rsid w:val="007B084A"/>
    <w:rsid w:val="007B2F3F"/>
    <w:rsid w:val="007B3D0B"/>
    <w:rsid w:val="007B43D2"/>
    <w:rsid w:val="007B48DA"/>
    <w:rsid w:val="007B5113"/>
    <w:rsid w:val="007B56BB"/>
    <w:rsid w:val="007B5CA7"/>
    <w:rsid w:val="007B62A9"/>
    <w:rsid w:val="007B678F"/>
    <w:rsid w:val="007B687D"/>
    <w:rsid w:val="007B6D47"/>
    <w:rsid w:val="007C2E95"/>
    <w:rsid w:val="007C4FC4"/>
    <w:rsid w:val="007C5B32"/>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00A"/>
    <w:rsid w:val="007D64B3"/>
    <w:rsid w:val="007D677C"/>
    <w:rsid w:val="007D6C11"/>
    <w:rsid w:val="007D6CD3"/>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74CC"/>
    <w:rsid w:val="007F7DAD"/>
    <w:rsid w:val="0080009E"/>
    <w:rsid w:val="00800AC4"/>
    <w:rsid w:val="00801713"/>
    <w:rsid w:val="0080203C"/>
    <w:rsid w:val="0080210C"/>
    <w:rsid w:val="008023DD"/>
    <w:rsid w:val="008030F2"/>
    <w:rsid w:val="0080344A"/>
    <w:rsid w:val="008063ED"/>
    <w:rsid w:val="00806DE8"/>
    <w:rsid w:val="00807AAA"/>
    <w:rsid w:val="008108E0"/>
    <w:rsid w:val="00810A24"/>
    <w:rsid w:val="00810B65"/>
    <w:rsid w:val="008117AB"/>
    <w:rsid w:val="00811F04"/>
    <w:rsid w:val="0081238C"/>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0A54"/>
    <w:rsid w:val="00832B15"/>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45889"/>
    <w:rsid w:val="00850677"/>
    <w:rsid w:val="008516EE"/>
    <w:rsid w:val="008518CA"/>
    <w:rsid w:val="008526F1"/>
    <w:rsid w:val="008539A1"/>
    <w:rsid w:val="00853BA1"/>
    <w:rsid w:val="0085495A"/>
    <w:rsid w:val="00855758"/>
    <w:rsid w:val="00856BD9"/>
    <w:rsid w:val="0085737B"/>
    <w:rsid w:val="00862BA5"/>
    <w:rsid w:val="00862E74"/>
    <w:rsid w:val="0086344A"/>
    <w:rsid w:val="00864D8C"/>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77AA1"/>
    <w:rsid w:val="00877BD6"/>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EEB"/>
    <w:rsid w:val="008B1FBE"/>
    <w:rsid w:val="008B66CB"/>
    <w:rsid w:val="008B7693"/>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2045"/>
    <w:rsid w:val="008D2434"/>
    <w:rsid w:val="008D27AD"/>
    <w:rsid w:val="008D4ABD"/>
    <w:rsid w:val="008D63B4"/>
    <w:rsid w:val="008D74A6"/>
    <w:rsid w:val="008E00E2"/>
    <w:rsid w:val="008E3531"/>
    <w:rsid w:val="008E35DD"/>
    <w:rsid w:val="008E39A8"/>
    <w:rsid w:val="008E3C8F"/>
    <w:rsid w:val="008E3FB6"/>
    <w:rsid w:val="008E469D"/>
    <w:rsid w:val="008E542A"/>
    <w:rsid w:val="008E5D2B"/>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3CFF"/>
    <w:rsid w:val="00905A24"/>
    <w:rsid w:val="00906325"/>
    <w:rsid w:val="009063A4"/>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560C"/>
    <w:rsid w:val="00926E88"/>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37D"/>
    <w:rsid w:val="00940661"/>
    <w:rsid w:val="009408B4"/>
    <w:rsid w:val="00940D11"/>
    <w:rsid w:val="009420D8"/>
    <w:rsid w:val="00943DDD"/>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3EA9"/>
    <w:rsid w:val="00954910"/>
    <w:rsid w:val="00954914"/>
    <w:rsid w:val="0095569F"/>
    <w:rsid w:val="00956726"/>
    <w:rsid w:val="009568D2"/>
    <w:rsid w:val="009602B6"/>
    <w:rsid w:val="00961E7A"/>
    <w:rsid w:val="009641C4"/>
    <w:rsid w:val="009647D3"/>
    <w:rsid w:val="0096495A"/>
    <w:rsid w:val="009652E5"/>
    <w:rsid w:val="00966135"/>
    <w:rsid w:val="009664B7"/>
    <w:rsid w:val="0096763A"/>
    <w:rsid w:val="00967775"/>
    <w:rsid w:val="00970C2B"/>
    <w:rsid w:val="00971BA5"/>
    <w:rsid w:val="009724DF"/>
    <w:rsid w:val="009738BD"/>
    <w:rsid w:val="009740AA"/>
    <w:rsid w:val="00975E02"/>
    <w:rsid w:val="00976BBC"/>
    <w:rsid w:val="0097751D"/>
    <w:rsid w:val="009802A9"/>
    <w:rsid w:val="0098086B"/>
    <w:rsid w:val="00981C5C"/>
    <w:rsid w:val="0098254D"/>
    <w:rsid w:val="00982EA0"/>
    <w:rsid w:val="0098367F"/>
    <w:rsid w:val="00984315"/>
    <w:rsid w:val="009845D4"/>
    <w:rsid w:val="00984D43"/>
    <w:rsid w:val="00985255"/>
    <w:rsid w:val="0098653C"/>
    <w:rsid w:val="009871A4"/>
    <w:rsid w:val="009902E9"/>
    <w:rsid w:val="0099141E"/>
    <w:rsid w:val="00992564"/>
    <w:rsid w:val="00992C7D"/>
    <w:rsid w:val="00994268"/>
    <w:rsid w:val="009949B8"/>
    <w:rsid w:val="00994F05"/>
    <w:rsid w:val="00995152"/>
    <w:rsid w:val="00997717"/>
    <w:rsid w:val="00997DEB"/>
    <w:rsid w:val="009A03CF"/>
    <w:rsid w:val="009A23B2"/>
    <w:rsid w:val="009A3383"/>
    <w:rsid w:val="009A3C6F"/>
    <w:rsid w:val="009A57F8"/>
    <w:rsid w:val="009A582B"/>
    <w:rsid w:val="009A5858"/>
    <w:rsid w:val="009B0D28"/>
    <w:rsid w:val="009B1267"/>
    <w:rsid w:val="009B2394"/>
    <w:rsid w:val="009B2BA4"/>
    <w:rsid w:val="009B2C81"/>
    <w:rsid w:val="009B37FF"/>
    <w:rsid w:val="009B41E7"/>
    <w:rsid w:val="009B478F"/>
    <w:rsid w:val="009B572B"/>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4B9"/>
    <w:rsid w:val="009D35EF"/>
    <w:rsid w:val="009D5259"/>
    <w:rsid w:val="009D5C86"/>
    <w:rsid w:val="009D68E6"/>
    <w:rsid w:val="009D6BF2"/>
    <w:rsid w:val="009D75B1"/>
    <w:rsid w:val="009D75F3"/>
    <w:rsid w:val="009E28D2"/>
    <w:rsid w:val="009E3B0C"/>
    <w:rsid w:val="009E3E0B"/>
    <w:rsid w:val="009E4DA7"/>
    <w:rsid w:val="009E73C7"/>
    <w:rsid w:val="009F000E"/>
    <w:rsid w:val="009F2F9F"/>
    <w:rsid w:val="009F315F"/>
    <w:rsid w:val="009F41E9"/>
    <w:rsid w:val="009F4353"/>
    <w:rsid w:val="009F490D"/>
    <w:rsid w:val="009F4AC1"/>
    <w:rsid w:val="009F6352"/>
    <w:rsid w:val="009F6FF7"/>
    <w:rsid w:val="009F7ECC"/>
    <w:rsid w:val="009F7F08"/>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70E0"/>
    <w:rsid w:val="00A17AD2"/>
    <w:rsid w:val="00A17D49"/>
    <w:rsid w:val="00A201EE"/>
    <w:rsid w:val="00A208B8"/>
    <w:rsid w:val="00A20A8A"/>
    <w:rsid w:val="00A20EF5"/>
    <w:rsid w:val="00A21225"/>
    <w:rsid w:val="00A215C3"/>
    <w:rsid w:val="00A223D9"/>
    <w:rsid w:val="00A22D90"/>
    <w:rsid w:val="00A23FC4"/>
    <w:rsid w:val="00A24BF6"/>
    <w:rsid w:val="00A24EEF"/>
    <w:rsid w:val="00A25036"/>
    <w:rsid w:val="00A259E3"/>
    <w:rsid w:val="00A25ECF"/>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8BA"/>
    <w:rsid w:val="00A4548A"/>
    <w:rsid w:val="00A46F8B"/>
    <w:rsid w:val="00A50A59"/>
    <w:rsid w:val="00A51F90"/>
    <w:rsid w:val="00A5283F"/>
    <w:rsid w:val="00A52FF1"/>
    <w:rsid w:val="00A53D20"/>
    <w:rsid w:val="00A53F11"/>
    <w:rsid w:val="00A54595"/>
    <w:rsid w:val="00A55802"/>
    <w:rsid w:val="00A55A33"/>
    <w:rsid w:val="00A62147"/>
    <w:rsid w:val="00A625B1"/>
    <w:rsid w:val="00A6266B"/>
    <w:rsid w:val="00A62A8F"/>
    <w:rsid w:val="00A62EDA"/>
    <w:rsid w:val="00A635C8"/>
    <w:rsid w:val="00A63CB7"/>
    <w:rsid w:val="00A660B3"/>
    <w:rsid w:val="00A661C3"/>
    <w:rsid w:val="00A670EE"/>
    <w:rsid w:val="00A675D0"/>
    <w:rsid w:val="00A677DF"/>
    <w:rsid w:val="00A700C0"/>
    <w:rsid w:val="00A70115"/>
    <w:rsid w:val="00A70652"/>
    <w:rsid w:val="00A70B7F"/>
    <w:rsid w:val="00A71BC3"/>
    <w:rsid w:val="00A73FEA"/>
    <w:rsid w:val="00A75645"/>
    <w:rsid w:val="00A75FE3"/>
    <w:rsid w:val="00A76B4B"/>
    <w:rsid w:val="00A77074"/>
    <w:rsid w:val="00A77320"/>
    <w:rsid w:val="00A775D0"/>
    <w:rsid w:val="00A820B6"/>
    <w:rsid w:val="00A825EC"/>
    <w:rsid w:val="00A827E6"/>
    <w:rsid w:val="00A83986"/>
    <w:rsid w:val="00A83C43"/>
    <w:rsid w:val="00A84ADD"/>
    <w:rsid w:val="00A84EBE"/>
    <w:rsid w:val="00A87667"/>
    <w:rsid w:val="00A90E80"/>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E18"/>
    <w:rsid w:val="00AA5FC9"/>
    <w:rsid w:val="00AA609C"/>
    <w:rsid w:val="00AA6D32"/>
    <w:rsid w:val="00AB0283"/>
    <w:rsid w:val="00AB04AC"/>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3EF"/>
    <w:rsid w:val="00AC576A"/>
    <w:rsid w:val="00AC59AB"/>
    <w:rsid w:val="00AC73C2"/>
    <w:rsid w:val="00AD07D9"/>
    <w:rsid w:val="00AD188B"/>
    <w:rsid w:val="00AD2095"/>
    <w:rsid w:val="00AD266D"/>
    <w:rsid w:val="00AD2BFD"/>
    <w:rsid w:val="00AD2C90"/>
    <w:rsid w:val="00AD30C7"/>
    <w:rsid w:val="00AD35E1"/>
    <w:rsid w:val="00AD417F"/>
    <w:rsid w:val="00AD4AB8"/>
    <w:rsid w:val="00AD4C9F"/>
    <w:rsid w:val="00AD5163"/>
    <w:rsid w:val="00AD58EA"/>
    <w:rsid w:val="00AD5F1D"/>
    <w:rsid w:val="00AD6364"/>
    <w:rsid w:val="00AD740D"/>
    <w:rsid w:val="00AD7BFC"/>
    <w:rsid w:val="00AE0D81"/>
    <w:rsid w:val="00AE11E3"/>
    <w:rsid w:val="00AE2959"/>
    <w:rsid w:val="00AE35D8"/>
    <w:rsid w:val="00AE454B"/>
    <w:rsid w:val="00AE45D0"/>
    <w:rsid w:val="00AE5637"/>
    <w:rsid w:val="00AE5C2B"/>
    <w:rsid w:val="00AE6649"/>
    <w:rsid w:val="00AE6A1C"/>
    <w:rsid w:val="00AE6C7D"/>
    <w:rsid w:val="00AF0DC6"/>
    <w:rsid w:val="00AF1228"/>
    <w:rsid w:val="00AF17F2"/>
    <w:rsid w:val="00AF19EB"/>
    <w:rsid w:val="00AF22F1"/>
    <w:rsid w:val="00AF25F1"/>
    <w:rsid w:val="00AF266B"/>
    <w:rsid w:val="00AF30DC"/>
    <w:rsid w:val="00AF325A"/>
    <w:rsid w:val="00AF455E"/>
    <w:rsid w:val="00AF4D40"/>
    <w:rsid w:val="00AF514F"/>
    <w:rsid w:val="00AF6D43"/>
    <w:rsid w:val="00AF6D47"/>
    <w:rsid w:val="00AF6FB9"/>
    <w:rsid w:val="00AF7737"/>
    <w:rsid w:val="00AF7920"/>
    <w:rsid w:val="00B00925"/>
    <w:rsid w:val="00B00B67"/>
    <w:rsid w:val="00B03C52"/>
    <w:rsid w:val="00B03E6D"/>
    <w:rsid w:val="00B0534C"/>
    <w:rsid w:val="00B053D4"/>
    <w:rsid w:val="00B055B1"/>
    <w:rsid w:val="00B05F31"/>
    <w:rsid w:val="00B067BF"/>
    <w:rsid w:val="00B07405"/>
    <w:rsid w:val="00B07C63"/>
    <w:rsid w:val="00B1024B"/>
    <w:rsid w:val="00B1089E"/>
    <w:rsid w:val="00B11654"/>
    <w:rsid w:val="00B12078"/>
    <w:rsid w:val="00B12235"/>
    <w:rsid w:val="00B127E7"/>
    <w:rsid w:val="00B1298C"/>
    <w:rsid w:val="00B12E27"/>
    <w:rsid w:val="00B13AC6"/>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96C"/>
    <w:rsid w:val="00B24045"/>
    <w:rsid w:val="00B249E4"/>
    <w:rsid w:val="00B24E05"/>
    <w:rsid w:val="00B24E6B"/>
    <w:rsid w:val="00B260A4"/>
    <w:rsid w:val="00B261C9"/>
    <w:rsid w:val="00B31E62"/>
    <w:rsid w:val="00B33A06"/>
    <w:rsid w:val="00B33CFF"/>
    <w:rsid w:val="00B346C5"/>
    <w:rsid w:val="00B37806"/>
    <w:rsid w:val="00B404A2"/>
    <w:rsid w:val="00B40A9E"/>
    <w:rsid w:val="00B428F7"/>
    <w:rsid w:val="00B42FDE"/>
    <w:rsid w:val="00B45C03"/>
    <w:rsid w:val="00B46743"/>
    <w:rsid w:val="00B46C5D"/>
    <w:rsid w:val="00B4756C"/>
    <w:rsid w:val="00B510A7"/>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B43"/>
    <w:rsid w:val="00B74DD8"/>
    <w:rsid w:val="00B75B5C"/>
    <w:rsid w:val="00B75EF9"/>
    <w:rsid w:val="00B76541"/>
    <w:rsid w:val="00B76702"/>
    <w:rsid w:val="00B7713D"/>
    <w:rsid w:val="00B7753F"/>
    <w:rsid w:val="00B778E9"/>
    <w:rsid w:val="00B80347"/>
    <w:rsid w:val="00B8233D"/>
    <w:rsid w:val="00B83199"/>
    <w:rsid w:val="00B83521"/>
    <w:rsid w:val="00B83D7C"/>
    <w:rsid w:val="00B84362"/>
    <w:rsid w:val="00B85457"/>
    <w:rsid w:val="00B85853"/>
    <w:rsid w:val="00B86131"/>
    <w:rsid w:val="00B876EC"/>
    <w:rsid w:val="00B907E6"/>
    <w:rsid w:val="00B91029"/>
    <w:rsid w:val="00B9224B"/>
    <w:rsid w:val="00B92272"/>
    <w:rsid w:val="00B9269F"/>
    <w:rsid w:val="00B93A49"/>
    <w:rsid w:val="00B941F2"/>
    <w:rsid w:val="00B94430"/>
    <w:rsid w:val="00B948BC"/>
    <w:rsid w:val="00B9530D"/>
    <w:rsid w:val="00B96166"/>
    <w:rsid w:val="00B96448"/>
    <w:rsid w:val="00B96C17"/>
    <w:rsid w:val="00B979E4"/>
    <w:rsid w:val="00B97CE6"/>
    <w:rsid w:val="00BA06F5"/>
    <w:rsid w:val="00BA28CE"/>
    <w:rsid w:val="00BA2DB1"/>
    <w:rsid w:val="00BA3653"/>
    <w:rsid w:val="00BA3E9F"/>
    <w:rsid w:val="00BA3FCF"/>
    <w:rsid w:val="00BA46C0"/>
    <w:rsid w:val="00BA4D72"/>
    <w:rsid w:val="00BA538E"/>
    <w:rsid w:val="00BA637E"/>
    <w:rsid w:val="00BA67FD"/>
    <w:rsid w:val="00BA7690"/>
    <w:rsid w:val="00BA7AD9"/>
    <w:rsid w:val="00BA7BB6"/>
    <w:rsid w:val="00BA7D1B"/>
    <w:rsid w:val="00BB0170"/>
    <w:rsid w:val="00BB1640"/>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67A"/>
    <w:rsid w:val="00BC5A83"/>
    <w:rsid w:val="00BC6BB7"/>
    <w:rsid w:val="00BC6DA5"/>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15F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43A0"/>
    <w:rsid w:val="00BF500C"/>
    <w:rsid w:val="00BF5662"/>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8FF"/>
    <w:rsid w:val="00C30D8D"/>
    <w:rsid w:val="00C315FE"/>
    <w:rsid w:val="00C326F0"/>
    <w:rsid w:val="00C32D5C"/>
    <w:rsid w:val="00C3472D"/>
    <w:rsid w:val="00C34C74"/>
    <w:rsid w:val="00C362BE"/>
    <w:rsid w:val="00C3655B"/>
    <w:rsid w:val="00C36EAA"/>
    <w:rsid w:val="00C37E29"/>
    <w:rsid w:val="00C4026A"/>
    <w:rsid w:val="00C4102B"/>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DB"/>
    <w:rsid w:val="00C80983"/>
    <w:rsid w:val="00C81417"/>
    <w:rsid w:val="00C84EA3"/>
    <w:rsid w:val="00C854A5"/>
    <w:rsid w:val="00C85BD6"/>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1626"/>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CCA"/>
    <w:rsid w:val="00CD53E2"/>
    <w:rsid w:val="00CD629F"/>
    <w:rsid w:val="00CD6BC9"/>
    <w:rsid w:val="00CD6D30"/>
    <w:rsid w:val="00CD710A"/>
    <w:rsid w:val="00CE01A4"/>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4E3F"/>
    <w:rsid w:val="00D05393"/>
    <w:rsid w:val="00D0551D"/>
    <w:rsid w:val="00D060FC"/>
    <w:rsid w:val="00D06B79"/>
    <w:rsid w:val="00D07DB5"/>
    <w:rsid w:val="00D07E99"/>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1F6"/>
    <w:rsid w:val="00D37BA7"/>
    <w:rsid w:val="00D413D1"/>
    <w:rsid w:val="00D42945"/>
    <w:rsid w:val="00D42AAA"/>
    <w:rsid w:val="00D42DA2"/>
    <w:rsid w:val="00D42F3E"/>
    <w:rsid w:val="00D43DEB"/>
    <w:rsid w:val="00D44157"/>
    <w:rsid w:val="00D448ED"/>
    <w:rsid w:val="00D44EB5"/>
    <w:rsid w:val="00D4567A"/>
    <w:rsid w:val="00D45BB4"/>
    <w:rsid w:val="00D45C3F"/>
    <w:rsid w:val="00D4722B"/>
    <w:rsid w:val="00D47E06"/>
    <w:rsid w:val="00D50906"/>
    <w:rsid w:val="00D50F50"/>
    <w:rsid w:val="00D514D5"/>
    <w:rsid w:val="00D51EEA"/>
    <w:rsid w:val="00D542D5"/>
    <w:rsid w:val="00D54CFE"/>
    <w:rsid w:val="00D550AD"/>
    <w:rsid w:val="00D5532B"/>
    <w:rsid w:val="00D5708C"/>
    <w:rsid w:val="00D573C5"/>
    <w:rsid w:val="00D5779F"/>
    <w:rsid w:val="00D6069E"/>
    <w:rsid w:val="00D6185F"/>
    <w:rsid w:val="00D62A07"/>
    <w:rsid w:val="00D63A7B"/>
    <w:rsid w:val="00D64506"/>
    <w:rsid w:val="00D64BE9"/>
    <w:rsid w:val="00D64D7B"/>
    <w:rsid w:val="00D656FF"/>
    <w:rsid w:val="00D65D5C"/>
    <w:rsid w:val="00D65FC3"/>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139"/>
    <w:rsid w:val="00D7569D"/>
    <w:rsid w:val="00D75FF8"/>
    <w:rsid w:val="00D76201"/>
    <w:rsid w:val="00D77495"/>
    <w:rsid w:val="00D77CC0"/>
    <w:rsid w:val="00D77EAD"/>
    <w:rsid w:val="00D77FA2"/>
    <w:rsid w:val="00D80233"/>
    <w:rsid w:val="00D807F7"/>
    <w:rsid w:val="00D8083D"/>
    <w:rsid w:val="00D808AF"/>
    <w:rsid w:val="00D831E6"/>
    <w:rsid w:val="00D84042"/>
    <w:rsid w:val="00D8408E"/>
    <w:rsid w:val="00D857F1"/>
    <w:rsid w:val="00D864A2"/>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62B"/>
    <w:rsid w:val="00DC098F"/>
    <w:rsid w:val="00DC09A4"/>
    <w:rsid w:val="00DC0D25"/>
    <w:rsid w:val="00DC1636"/>
    <w:rsid w:val="00DC1BA3"/>
    <w:rsid w:val="00DC22B3"/>
    <w:rsid w:val="00DC245B"/>
    <w:rsid w:val="00DC26D3"/>
    <w:rsid w:val="00DC2E91"/>
    <w:rsid w:val="00DC3110"/>
    <w:rsid w:val="00DC33FD"/>
    <w:rsid w:val="00DC5F79"/>
    <w:rsid w:val="00DD0D0B"/>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530"/>
    <w:rsid w:val="00DF3905"/>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45D1"/>
    <w:rsid w:val="00E17851"/>
    <w:rsid w:val="00E17C98"/>
    <w:rsid w:val="00E2041F"/>
    <w:rsid w:val="00E20745"/>
    <w:rsid w:val="00E20A7B"/>
    <w:rsid w:val="00E214A1"/>
    <w:rsid w:val="00E21904"/>
    <w:rsid w:val="00E21C44"/>
    <w:rsid w:val="00E22CE9"/>
    <w:rsid w:val="00E236B8"/>
    <w:rsid w:val="00E23B30"/>
    <w:rsid w:val="00E26A1C"/>
    <w:rsid w:val="00E27F4C"/>
    <w:rsid w:val="00E300DB"/>
    <w:rsid w:val="00E30F9E"/>
    <w:rsid w:val="00E31826"/>
    <w:rsid w:val="00E318B0"/>
    <w:rsid w:val="00E31B46"/>
    <w:rsid w:val="00E326E8"/>
    <w:rsid w:val="00E327AC"/>
    <w:rsid w:val="00E32C11"/>
    <w:rsid w:val="00E33222"/>
    <w:rsid w:val="00E33C1E"/>
    <w:rsid w:val="00E33F2B"/>
    <w:rsid w:val="00E35436"/>
    <w:rsid w:val="00E36218"/>
    <w:rsid w:val="00E37050"/>
    <w:rsid w:val="00E3720F"/>
    <w:rsid w:val="00E37AFA"/>
    <w:rsid w:val="00E41F97"/>
    <w:rsid w:val="00E438DF"/>
    <w:rsid w:val="00E43C92"/>
    <w:rsid w:val="00E449D3"/>
    <w:rsid w:val="00E459B5"/>
    <w:rsid w:val="00E46CF8"/>
    <w:rsid w:val="00E502CF"/>
    <w:rsid w:val="00E51495"/>
    <w:rsid w:val="00E516A4"/>
    <w:rsid w:val="00E51A61"/>
    <w:rsid w:val="00E53B51"/>
    <w:rsid w:val="00E5467A"/>
    <w:rsid w:val="00E567E8"/>
    <w:rsid w:val="00E576AB"/>
    <w:rsid w:val="00E605BD"/>
    <w:rsid w:val="00E60757"/>
    <w:rsid w:val="00E60878"/>
    <w:rsid w:val="00E60A73"/>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FD5"/>
    <w:rsid w:val="00E837B2"/>
    <w:rsid w:val="00E838AD"/>
    <w:rsid w:val="00E83AE7"/>
    <w:rsid w:val="00E8456F"/>
    <w:rsid w:val="00E84E27"/>
    <w:rsid w:val="00E8542A"/>
    <w:rsid w:val="00E854BF"/>
    <w:rsid w:val="00E85AF7"/>
    <w:rsid w:val="00E85D21"/>
    <w:rsid w:val="00E8633F"/>
    <w:rsid w:val="00E86BDB"/>
    <w:rsid w:val="00E870DB"/>
    <w:rsid w:val="00E8756E"/>
    <w:rsid w:val="00E8765E"/>
    <w:rsid w:val="00E87D21"/>
    <w:rsid w:val="00E90B73"/>
    <w:rsid w:val="00E9292C"/>
    <w:rsid w:val="00E93514"/>
    <w:rsid w:val="00E9534E"/>
    <w:rsid w:val="00E9584E"/>
    <w:rsid w:val="00E96017"/>
    <w:rsid w:val="00E9768E"/>
    <w:rsid w:val="00E97D25"/>
    <w:rsid w:val="00EA01E0"/>
    <w:rsid w:val="00EA0209"/>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C00C0"/>
    <w:rsid w:val="00EC092F"/>
    <w:rsid w:val="00EC0B8E"/>
    <w:rsid w:val="00EC0D60"/>
    <w:rsid w:val="00EC16A3"/>
    <w:rsid w:val="00EC1C8C"/>
    <w:rsid w:val="00EC2190"/>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919"/>
    <w:rsid w:val="00ED6DD1"/>
    <w:rsid w:val="00ED771B"/>
    <w:rsid w:val="00ED7C8A"/>
    <w:rsid w:val="00ED7E02"/>
    <w:rsid w:val="00EE0962"/>
    <w:rsid w:val="00EE104B"/>
    <w:rsid w:val="00EE1E88"/>
    <w:rsid w:val="00EE2012"/>
    <w:rsid w:val="00EE34CE"/>
    <w:rsid w:val="00EE4FC0"/>
    <w:rsid w:val="00EE4FC8"/>
    <w:rsid w:val="00EE5B5A"/>
    <w:rsid w:val="00EE6FD4"/>
    <w:rsid w:val="00EE7404"/>
    <w:rsid w:val="00EE7460"/>
    <w:rsid w:val="00EF1D28"/>
    <w:rsid w:val="00EF2CDC"/>
    <w:rsid w:val="00EF32CD"/>
    <w:rsid w:val="00EF3575"/>
    <w:rsid w:val="00EF3721"/>
    <w:rsid w:val="00EF3E2C"/>
    <w:rsid w:val="00EF5461"/>
    <w:rsid w:val="00EF5801"/>
    <w:rsid w:val="00EF6213"/>
    <w:rsid w:val="00EF6BE6"/>
    <w:rsid w:val="00EF7896"/>
    <w:rsid w:val="00F023F1"/>
    <w:rsid w:val="00F02720"/>
    <w:rsid w:val="00F037B3"/>
    <w:rsid w:val="00F03902"/>
    <w:rsid w:val="00F056F6"/>
    <w:rsid w:val="00F06E7C"/>
    <w:rsid w:val="00F06EC9"/>
    <w:rsid w:val="00F11BFA"/>
    <w:rsid w:val="00F12B79"/>
    <w:rsid w:val="00F12E24"/>
    <w:rsid w:val="00F131F7"/>
    <w:rsid w:val="00F14737"/>
    <w:rsid w:val="00F1565F"/>
    <w:rsid w:val="00F15C1C"/>
    <w:rsid w:val="00F165F3"/>
    <w:rsid w:val="00F17208"/>
    <w:rsid w:val="00F17C3D"/>
    <w:rsid w:val="00F17C6C"/>
    <w:rsid w:val="00F2012F"/>
    <w:rsid w:val="00F201EB"/>
    <w:rsid w:val="00F204BA"/>
    <w:rsid w:val="00F20CAF"/>
    <w:rsid w:val="00F21436"/>
    <w:rsid w:val="00F2262F"/>
    <w:rsid w:val="00F23438"/>
    <w:rsid w:val="00F23691"/>
    <w:rsid w:val="00F23C88"/>
    <w:rsid w:val="00F23D66"/>
    <w:rsid w:val="00F252A6"/>
    <w:rsid w:val="00F27239"/>
    <w:rsid w:val="00F2779F"/>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300"/>
    <w:rsid w:val="00F42389"/>
    <w:rsid w:val="00F44365"/>
    <w:rsid w:val="00F44846"/>
    <w:rsid w:val="00F45224"/>
    <w:rsid w:val="00F458E3"/>
    <w:rsid w:val="00F472A4"/>
    <w:rsid w:val="00F473E2"/>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386"/>
    <w:rsid w:val="00F63668"/>
    <w:rsid w:val="00F646AF"/>
    <w:rsid w:val="00F64AD4"/>
    <w:rsid w:val="00F657AC"/>
    <w:rsid w:val="00F65A61"/>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CCB"/>
    <w:rsid w:val="00F93E33"/>
    <w:rsid w:val="00F94DAC"/>
    <w:rsid w:val="00F95480"/>
    <w:rsid w:val="00F9568D"/>
    <w:rsid w:val="00F95819"/>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52DA"/>
    <w:rsid w:val="00FB6CA8"/>
    <w:rsid w:val="00FB6D37"/>
    <w:rsid w:val="00FB7565"/>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CC3"/>
    <w:rsid w:val="00FD502C"/>
    <w:rsid w:val="00FD6261"/>
    <w:rsid w:val="00FD629A"/>
    <w:rsid w:val="00FD686A"/>
    <w:rsid w:val="00FD6E80"/>
    <w:rsid w:val="00FD7C3F"/>
    <w:rsid w:val="00FD7FA0"/>
    <w:rsid w:val="00FE2A97"/>
    <w:rsid w:val="00FE31C2"/>
    <w:rsid w:val="00FE3842"/>
    <w:rsid w:val="00FE54FD"/>
    <w:rsid w:val="00FE70C2"/>
    <w:rsid w:val="00FE7456"/>
    <w:rsid w:val="00FE79BD"/>
    <w:rsid w:val="00FF1F66"/>
    <w:rsid w:val="00FF228D"/>
    <w:rsid w:val="00FF305F"/>
    <w:rsid w:val="00FF356A"/>
    <w:rsid w:val="00FF4987"/>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1</TotalTime>
  <Pages>54</Pages>
  <Words>41987</Words>
  <Characters>234710</Characters>
  <Application>Microsoft Office Word</Application>
  <DocSecurity>0</DocSecurity>
  <Lines>5215</Lines>
  <Paragraphs>196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7473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2850</cp:revision>
  <cp:lastPrinted>2013-04-26T13:20:00Z</cp:lastPrinted>
  <dcterms:created xsi:type="dcterms:W3CDTF">2023-04-12T08:52:00Z</dcterms:created>
  <dcterms:modified xsi:type="dcterms:W3CDTF">2023-05-11T14:36: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